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bookmarkStart w:id="0" w:name="_Hlk483432088"/>
      <w:bookmarkEnd w:id="0"/>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AB55B4" w:rsidRDefault="00AB55B4" w:rsidP="00B708C4">
      <w:pPr>
        <w:jc w:val="center"/>
      </w:pPr>
      <w:r>
        <w:t>TARTU 2017</w:t>
      </w:r>
    </w:p>
    <w:p w:rsidR="00E26370" w:rsidRPr="00D1716E" w:rsidRDefault="00E26370" w:rsidP="00D1716E">
      <w:pPr>
        <w:pStyle w:val="Pealkiri1"/>
        <w:numPr>
          <w:ilvl w:val="0"/>
          <w:numId w:val="0"/>
        </w:numPr>
        <w:ind w:left="432" w:hanging="432"/>
      </w:pPr>
      <w:r w:rsidRPr="00D1716E">
        <w:rPr>
          <w:rStyle w:val="Tugev"/>
          <w:b w:val="0"/>
          <w:bCs w:val="0"/>
        </w:rPr>
        <w:lastRenderedPageBreak/>
        <w:t>Sissejuhatus</w:t>
      </w:r>
    </w:p>
    <w:p w:rsidR="00B708C4" w:rsidRDefault="00E26370" w:rsidP="00B708C4">
      <w:pPr>
        <w:pStyle w:val="Pealkiri1"/>
      </w:pPr>
      <w:r>
        <w:t>Kirjanduse ülevaade</w:t>
      </w:r>
    </w:p>
    <w:p w:rsidR="00D1716E" w:rsidRDefault="00D1716E" w:rsidP="00D1716E">
      <w:pPr>
        <w:pStyle w:val="Pealkiri2"/>
      </w:pPr>
      <w:proofErr w:type="spellStart"/>
      <w:r>
        <w:t>Telomeerid</w:t>
      </w:r>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422CE6">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E602B7" w:rsidRPr="00E602B7">
        <w:rPr>
          <w:noProof/>
        </w:rPr>
        <w:t>(Witzany, 2008)</w:t>
      </w:r>
      <w:r w:rsidR="00E602B7">
        <w:fldChar w:fldCharType="end"/>
      </w:r>
    </w:p>
    <w:p w:rsidR="00D1716E" w:rsidRDefault="00422CE6" w:rsidP="00D1716E">
      <w:pPr>
        <w:pStyle w:val="Pealkiri3"/>
      </w:pPr>
      <w:r>
        <w:t>Struktuur</w:t>
      </w:r>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C91DE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504D6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Pr="008C18AA"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422CE6" w:rsidRDefault="00422CE6" w:rsidP="00422CE6">
      <w:pPr>
        <w:pStyle w:val="Pealkiri3"/>
      </w:pPr>
      <w:r>
        <w:t>Funktsioon</w:t>
      </w:r>
    </w:p>
    <w:p w:rsidR="00BD57FD" w:rsidRPr="00BD57FD" w:rsidRDefault="00BD57FD" w:rsidP="00BD57FD"/>
    <w:p w:rsidR="00422CE6" w:rsidRDefault="00422CE6" w:rsidP="00422CE6">
      <w:pPr>
        <w:pStyle w:val="Pealkiri3"/>
      </w:pPr>
      <w:r>
        <w:t>Otsa replikatsioon probleem</w:t>
      </w:r>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lastRenderedPageBreak/>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C91DE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Pr="00422CE6">
        <w:rPr>
          <w:noProof/>
        </w:rPr>
        <w:t>(Witzany, 2008)</w:t>
      </w:r>
      <w:r>
        <w:fldChar w:fldCharType="end"/>
      </w:r>
    </w:p>
    <w:p w:rsidR="00422CE6" w:rsidRDefault="00422CE6" w:rsidP="00422CE6">
      <w:pPr>
        <w:pStyle w:val="Pealkiri3"/>
      </w:pPr>
      <w:proofErr w:type="spellStart"/>
      <w:r>
        <w:t>Telomeraas</w:t>
      </w:r>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Chen, &amp; Liu, 2009)", "plainTextFormattedCitation" : "(Tian, Chen, &amp; Liu, 2009)", "previouslyFormattedCitation" : "(Tian, Chen, &amp; Liu, 2009)" }, "properties" : { "noteIndex" : 0 }, "schema" : "https://github.com/citation-style-language/schema/raw/master/csl-citation.json" }</w:instrText>
      </w:r>
      <w:r w:rsidR="00504D69">
        <w:fldChar w:fldCharType="separate"/>
      </w:r>
      <w:r w:rsidR="00504D69" w:rsidRPr="00504D69">
        <w:rPr>
          <w:noProof/>
        </w:rPr>
        <w:t>(Tian, Chen, &amp; Liu,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123084" w:rsidRPr="00123084">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77412">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amp; Barrett, 2003)", "plainTextFormattedCitation" : "(Horikawa &amp; Barrett, 2003)", "previouslyFormattedCitation" : "(Horikawa &amp; Barrett, 2003)" }, "properties" : { "noteIndex" : 0 }, "schema" : "https://github.com/citation-style-language/schema/raw/master/csl-citation.json" }</w:instrText>
      </w:r>
      <w:r w:rsidR="00123084">
        <w:fldChar w:fldCharType="separate"/>
      </w:r>
      <w:r w:rsidR="00123084" w:rsidRPr="00123084">
        <w:rPr>
          <w:noProof/>
        </w:rPr>
        <w:t>(Horikawa &amp; Barrett, 2003)</w:t>
      </w:r>
      <w:r w:rsidR="00123084">
        <w:fldChar w:fldCharType="end"/>
      </w:r>
    </w:p>
    <w:p w:rsidR="00A77412" w:rsidRPr="00A77412" w:rsidRDefault="00A77412" w:rsidP="00A77412">
      <w:pPr>
        <w:pStyle w:val="Pealkiri3"/>
      </w:pPr>
      <w:proofErr w:type="spellStart"/>
      <w:r>
        <w:t>Telomeeride</w:t>
      </w:r>
      <w:proofErr w:type="spellEnd"/>
      <w:r>
        <w:t xml:space="preserve"> pikkus</w:t>
      </w:r>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Jorm, Parslow, &amp; Christensen, 2011)", "plainTextFormattedCitation" : "(Mather, Jorm, Parslow, &amp; Christensen, 2011)", "previouslyFormattedCitation" : "(Mather, Jorm, Parslow, &amp; Christensen, 2011)" }, "properties" : { "noteIndex" : 0 }, "schema" : "https://github.com/citation-style-language/schema/raw/master/csl-citation.json" }</w:instrText>
      </w:r>
      <w:r>
        <w:fldChar w:fldCharType="separate"/>
      </w:r>
      <w:r w:rsidRPr="00A77412">
        <w:rPr>
          <w:noProof/>
        </w:rPr>
        <w:t>(</w:t>
      </w:r>
      <w:proofErr w:type="spellStart"/>
      <w:r w:rsidRPr="00A77412">
        <w:rPr>
          <w:noProof/>
        </w:rPr>
        <w:t>Mather</w:t>
      </w:r>
      <w:proofErr w:type="spellEnd"/>
      <w:r w:rsidRPr="00A77412">
        <w:rPr>
          <w:noProof/>
        </w:rPr>
        <w:t>, Jorm, Parslow, &amp; Christensen,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w:t>
      </w:r>
      <w:r>
        <w:lastRenderedPageBreak/>
        <w:t>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527858" w:rsidRPr="00527858">
        <w:rPr>
          <w:noProof/>
        </w:rPr>
        <w:t>(Mather et al., 2011)</w:t>
      </w:r>
      <w:r w:rsidR="00527858">
        <w:fldChar w:fldCharType="end"/>
      </w:r>
    </w:p>
    <w:p w:rsidR="00527858" w:rsidRDefault="00527858" w:rsidP="00A77412">
      <w:proofErr w:type="spellStart"/>
      <w:r>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B1590E">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527858">
        <w:rPr>
          <w:noProof/>
        </w:rPr>
        <w:t>(Mather et al., 2011)</w:t>
      </w:r>
      <w:r>
        <w:fldChar w:fldCharType="end"/>
      </w:r>
    </w:p>
    <w:p w:rsidR="00C90D91" w:rsidRDefault="00893169" w:rsidP="00C90D91">
      <w:pPr>
        <w:keepNext/>
      </w:pPr>
      <w:r>
        <w:rPr>
          <w:noProof/>
          <w:lang w:eastAsia="et-EE"/>
        </w:rPr>
        <w:drawing>
          <wp:inline distT="0" distB="0" distL="0" distR="0" wp14:anchorId="5B3DDF4B" wp14:editId="1F61B782">
            <wp:extent cx="4328160" cy="3634872"/>
            <wp:effectExtent l="0" t="0" r="0" b="3810"/>
            <wp:docPr id="3" name="Pilt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345069" cy="3649073"/>
                    </a:xfrm>
                    <a:prstGeom prst="rect">
                      <a:avLst/>
                    </a:prstGeom>
                  </pic:spPr>
                </pic:pic>
              </a:graphicData>
            </a:graphic>
          </wp:inline>
        </w:drawing>
      </w:r>
    </w:p>
    <w:p w:rsidR="00893169" w:rsidRDefault="00C90D91" w:rsidP="00C90D91">
      <w:pPr>
        <w:pStyle w:val="Pealdis"/>
      </w:pPr>
      <w:r>
        <w:t xml:space="preserve">Joonis </w:t>
      </w:r>
      <w:r w:rsidR="001D7CC1">
        <w:fldChar w:fldCharType="begin"/>
      </w:r>
      <w:r w:rsidR="001D7CC1">
        <w:instrText xml:space="preserve"> SEQ Joonis \* ARABIC </w:instrText>
      </w:r>
      <w:r w:rsidR="001D7CC1">
        <w:fldChar w:fldCharType="separate"/>
      </w:r>
      <w:r w:rsidR="006E0EAA">
        <w:rPr>
          <w:noProof/>
        </w:rPr>
        <w:t>1</w:t>
      </w:r>
      <w:r w:rsidR="001D7CC1">
        <w:rPr>
          <w:noProof/>
        </w:rPr>
        <w:fldChar w:fldCharType="end"/>
      </w:r>
      <w:r>
        <w:t xml:space="preserve"> </w:t>
      </w:r>
      <w:proofErr w:type="spellStart"/>
      <w:r>
        <w:t>Telomeeride</w:t>
      </w:r>
      <w:proofErr w:type="spellEnd"/>
      <w:r>
        <w:t xml:space="preserve"> pikkuse sõltuvus vanusest </w:t>
      </w:r>
      <w:r>
        <w:fldChar w:fldCharType="begin" w:fldLock="1"/>
      </w:r>
      <w:r w:rsidR="00C3222D">
        <w:instrText>ADDIN CSL_CITATION { "citationItems" : [ { "id" : "ITEM-1", "itemData" : { "DOI" : "10.1093/jnci/djv074", "ISBN" : "0027-8874", "ISSN" : "1460-2105", "PMID" : "25862531", "abstract" : "BACKGROUND Short telomeres in peripheral blood leukocytes are associated with older age and age-related diseases. We tested the hypotheses that short telomeres are associated with both increased cancer mortality and all-cause mortality. METHODS Individuals (n = 64637) were recruited from 1991 onwards from two Danish prospective cohort studies: the Copenhagen City Heart Study and the Copenhagen General Population Study. All had telomere length measured by quantitative polymerase chain reaction and the genotypes rs1317082 (TERC), rs7726159 (TERT), and rs2487999 (OBFC1) determined. The sum of telomere-shortening alleles from these three genotypes was calculated. We conducted Cox regression analyses and instrumental variable analyses using the allele sum as an instrument. All statistical tests were two-sided. RESULTS Among 7607 individuals who died during follow-up (0-22 years, median = 7 years), 2420 had cancer and 2633 had cardiovascular disease as causes of death. Decreasing telomere length deciles were associated with increasing all-cause mortality (P(trend) = 2*10(-15)). The multivariable-adjusted hazard ratio of all-cause mortality was 1.40 (95% confidence interval [CI] = 1.25 to 1.57) for individuals in the shortest vs the longest decile. Results were similar for cancer mortality and cardiovascular mortality. Telomere length decreased 69 base pairs (95% CI = 61 to 76) per allele for the allele sum, and the per-allele hazard ratio for cancer mortality was 0.95 (95% CI = 0.91 to 0.99). Allele sum was not associated with cardiovascular, other, or all-cause mortality. CONCLUSION Short telomeres in peripheral blood leukocytes were associated with high mortality in association analyses. In contrast, genetically determined short telomeres were associated with low cancer mortality but not with all-cause mortality.", "author" : [ { "dropping-particle" : "", "family" : "Rode", "given" : "Line", "non-dropping-particle" : "", "parse-names" : false, "suffix" : "" }, { "dropping-particle" : "", "family" : "Nordestgaard", "given" : "B\u00f8rge G", "non-dropping-particle" : "", "parse-names" : false, "suffix" : "" }, { "dropping-particle" : "", "family" : "Bojesen", "given" : "Stig E", "non-dropping-particle" : "", "parse-names" : false, "suffix" : "" } ], "container-title" : "Journal of the National Cancer Institute", "id" : "ITEM-1", "issue" : "6", "issued" : { "date-parts" : [ [ "2015" ] ] }, "page" : "djv074", "title" : "Peripheral blood leukocyte telomere length and mortality among 64,637 individuals from the general population.", "type" : "article-journal", "volume" : "107" }, "uris" : [ "http://www.mendeley.com/documents/?uuid=6c7bf146-5131-3bed-b5eb-8f8379abd2d5" ] } ], "mendeley" : { "formattedCitation" : "(Rode, Nordestgaard, &amp; Bojesen, 2015)", "plainTextFormattedCitation" : "(Rode, Nordestgaard, &amp; Bojesen, 2015)", "previouslyFormattedCitation" : "(Rode, Nordestgaard, &amp; Bojesen, 2015)" }, "properties" : { "noteIndex" : 0 }, "schema" : "https://github.com/citation-style-language/schema/raw/master/csl-citation.json" }</w:instrText>
      </w:r>
      <w:r>
        <w:fldChar w:fldCharType="separate"/>
      </w:r>
      <w:r w:rsidRPr="00C90D91">
        <w:rPr>
          <w:i w:val="0"/>
          <w:noProof/>
        </w:rPr>
        <w:t>(Rode, Nordestgaard, &amp; Bojesen, 2015)</w:t>
      </w:r>
      <w:r>
        <w:fldChar w:fldCharType="end"/>
      </w:r>
    </w:p>
    <w:p w:rsidR="00B1590E" w:rsidRDefault="00B1590E" w:rsidP="00B1590E">
      <w:pPr>
        <w:pStyle w:val="Pealkiri3"/>
      </w:pPr>
      <w:proofErr w:type="spellStart"/>
      <w:r>
        <w:t>Telomeeride</w:t>
      </w:r>
      <w:proofErr w:type="spellEnd"/>
      <w:r>
        <w:t xml:space="preserve"> pikkust mõjutavad faktorid</w:t>
      </w:r>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C0550">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B1590E">
        <w:rPr>
          <w:noProof/>
        </w:rPr>
        <w:t>(Mather et al., 2011)</w:t>
      </w:r>
      <w:r>
        <w:fldChar w:fldCharType="end"/>
      </w:r>
    </w:p>
    <w:p w:rsidR="00A77412" w:rsidRDefault="00A77412" w:rsidP="00A77412">
      <w:pPr>
        <w:pStyle w:val="Pealkiri3"/>
      </w:pPr>
      <w:proofErr w:type="spellStart"/>
      <w:r>
        <w:t>Telomeeride</w:t>
      </w:r>
      <w:proofErr w:type="spellEnd"/>
      <w:r>
        <w:t xml:space="preserve"> pikkuse</w:t>
      </w:r>
      <w:r w:rsidR="000C5483">
        <w:t xml:space="preserve"> laboratoorne</w:t>
      </w:r>
      <w:r>
        <w:t xml:space="preserve"> mõõtmine</w:t>
      </w:r>
    </w:p>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w:t>
      </w:r>
      <w:r w:rsidR="00A673DE">
        <w:lastRenderedPageBreak/>
        <w:t xml:space="preserve">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F26977">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673DE" w:rsidRPr="00A673DE">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märgistatud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673DE">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C0550" w:rsidRPr="00AC0550">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8556C6">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Pr="00F26977">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4A2BD4">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Pr="008556C6">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5D7B84">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4A2BD4" w:rsidRPr="004A2BD4">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w:t>
      </w:r>
      <w:r w:rsidR="005D7B84">
        <w:lastRenderedPageBreak/>
        <w:t xml:space="preserve">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CE50A0">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5D7B84" w:rsidRPr="005D7B84">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7724E1">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previouslyFormattedCitation" : "(Nakamura et al., 1999)" }, "properties" : { "noteIndex" : 0 }, "schema" : "https://github.com/citation-style-language/schema/raw/master/csl-citation.json" }</w:instrText>
      </w:r>
      <w:r w:rsidR="00CE50A0">
        <w:fldChar w:fldCharType="separate"/>
      </w:r>
      <w:r w:rsidR="00CE50A0" w:rsidRPr="00CE50A0">
        <w:rPr>
          <w:noProof/>
        </w:rPr>
        <w:t>(Nakamura et al., 1999)</w:t>
      </w:r>
      <w:r w:rsidR="00CE50A0">
        <w:fldChar w:fldCharType="end"/>
      </w:r>
    </w:p>
    <w:p w:rsidR="005F5750" w:rsidRDefault="005F5750" w:rsidP="005F5750">
      <w:pPr>
        <w:pStyle w:val="Pealkiri3"/>
      </w:pPr>
      <w:proofErr w:type="spellStart"/>
      <w:r>
        <w:t>Telomeeride</w:t>
      </w:r>
      <w:proofErr w:type="spellEnd"/>
      <w:r>
        <w:t xml:space="preserve"> pikkuse </w:t>
      </w:r>
      <w:r w:rsidR="00AC63F8">
        <w:t xml:space="preserve">hindamine </w:t>
      </w:r>
      <w:proofErr w:type="spellStart"/>
      <w:r w:rsidR="00AC63F8">
        <w:t>sekveneerimisandmetest</w:t>
      </w:r>
      <w:proofErr w:type="spellEnd"/>
    </w:p>
    <w:p w:rsidR="00D456EA" w:rsidRPr="00D456EA" w:rsidRDefault="00D456EA" w:rsidP="00D456EA">
      <w:r>
        <w:t>DNA pimejärjestamisega (</w:t>
      </w:r>
      <w:proofErr w:type="spellStart"/>
      <w:r w:rsidRPr="00D456EA">
        <w:rPr>
          <w:i/>
        </w:rPr>
        <w:t>whole</w:t>
      </w:r>
      <w:proofErr w:type="spellEnd"/>
      <w:r w:rsidRPr="00D456EA">
        <w:rPr>
          <w:i/>
        </w:rPr>
        <w:t xml:space="preserve"> </w:t>
      </w:r>
      <w:proofErr w:type="spellStart"/>
      <w:r w:rsidRPr="00D456EA">
        <w:rPr>
          <w:i/>
        </w:rPr>
        <w:t>genome</w:t>
      </w:r>
      <w:proofErr w:type="spellEnd"/>
      <w:r w:rsidRPr="00D456EA">
        <w:rPr>
          <w:i/>
        </w:rPr>
        <w:t xml:space="preserve"> </w:t>
      </w:r>
      <w:proofErr w:type="spellStart"/>
      <w:r w:rsidRPr="00D456EA">
        <w:rPr>
          <w:i/>
        </w:rPr>
        <w:t>shotgun</w:t>
      </w:r>
      <w:proofErr w:type="spellEnd"/>
      <w:r w:rsidRPr="00D456EA">
        <w:rPr>
          <w:i/>
        </w:rPr>
        <w:t xml:space="preserve"> </w:t>
      </w:r>
      <w:proofErr w:type="spellStart"/>
      <w:r w:rsidRPr="00D456EA">
        <w:rPr>
          <w:i/>
        </w:rPr>
        <w:t>sequencing</w:t>
      </w:r>
      <w:proofErr w:type="spellEnd"/>
      <w:r>
        <w:t xml:space="preserve">) saadakse järjestused ka </w:t>
      </w:r>
      <w:proofErr w:type="spellStart"/>
      <w:r>
        <w:t>telomeersete</w:t>
      </w:r>
      <w:proofErr w:type="spellEnd"/>
      <w:r>
        <w:t xml:space="preserve"> osade kohta, kuid kuna </w:t>
      </w:r>
      <w:proofErr w:type="spellStart"/>
      <w:r>
        <w:t>telomeersed</w:t>
      </w:r>
      <w:proofErr w:type="spellEnd"/>
      <w:r>
        <w:t xml:space="preserve"> järjestused on väga korduvad, ei ole nende täpne referentsjärjestusega joondamine võimalik. </w:t>
      </w:r>
      <w:proofErr w:type="spellStart"/>
      <w:r>
        <w:t>Telomeeride</w:t>
      </w:r>
      <w:proofErr w:type="spellEnd"/>
      <w:r>
        <w:t xml:space="preserve"> pikkused on aga tuvastatavad</w:t>
      </w:r>
      <w:r w:rsidR="00BA6240">
        <w:t xml:space="preserve"> TTAGGG korduste arvu põhjal</w:t>
      </w:r>
      <w:r w:rsidR="00C33E35">
        <w:t>.</w:t>
      </w:r>
      <w:r>
        <w:t xml:space="preserve">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Mangino, Aviv, Spector, &amp; Durbin, 2014)", "plainTextFormattedCitation" : "(Ding, Mangino, Aviv, Spector, &amp; Durbin, 2014)", "previouslyFormattedCitation" : "(Ding, Mangino, Aviv, Spector, &amp; Durbin, 2014)" }, "properties" : { "noteIndex" : 0 }, "schema" : "https://github.com/citation-style-language/schema/raw/master/csl-citation.json" }</w:instrText>
      </w:r>
      <w:r w:rsidR="007724E1">
        <w:fldChar w:fldCharType="separate"/>
      </w:r>
      <w:r w:rsidR="007724E1" w:rsidRPr="007724E1">
        <w:rPr>
          <w:noProof/>
        </w:rPr>
        <w:t>(Ding, Mangino, Aviv, Spector, &amp; Durbin, 2014)</w:t>
      </w:r>
      <w:r w:rsidR="007724E1">
        <w:fldChar w:fldCharType="end"/>
      </w:r>
    </w:p>
    <w:p w:rsidR="00D76099" w:rsidRDefault="00D76099" w:rsidP="00D76099">
      <w:pPr>
        <w:pStyle w:val="Pealkiri4"/>
      </w:pPr>
      <w:proofErr w:type="spellStart"/>
      <w:r>
        <w:t>TelSeq</w:t>
      </w:r>
      <w:proofErr w:type="spellEnd"/>
    </w:p>
    <w:p w:rsidR="00D456EA" w:rsidRPr="00B22F74" w:rsidRDefault="00C33E35" w:rsidP="00D456EA">
      <w:proofErr w:type="spellStart"/>
      <w:r>
        <w:t>TelSeq</w:t>
      </w:r>
      <w:proofErr w:type="spellEnd"/>
      <w:r>
        <w:t xml:space="preserve"> tarkvara</w:t>
      </w:r>
      <w:r w:rsidR="00822B0D">
        <w:t xml:space="preserve"> </w:t>
      </w:r>
      <w:r w:rsidR="00BA6240">
        <w:t xml:space="preserve">kasutab sisendiks BAM faili. </w:t>
      </w:r>
      <w:proofErr w:type="spellStart"/>
      <w:r w:rsidR="00BA6240">
        <w:t>TelSeq</w:t>
      </w:r>
      <w:proofErr w:type="spellEnd"/>
      <w:r w:rsidR="00BA6240">
        <w:t xml:space="preserve"> loeb kokku </w:t>
      </w:r>
      <w:proofErr w:type="spellStart"/>
      <w:r w:rsidR="00BA6240">
        <w:t>telomeerseid</w:t>
      </w:r>
      <w:proofErr w:type="spellEnd"/>
      <w:r w:rsidR="00BA6240">
        <w:t xml:space="preserve"> järjestusi sisaldavad </w:t>
      </w:r>
      <w:proofErr w:type="spellStart"/>
      <w:r w:rsidR="00BA6240" w:rsidRPr="00BA6240">
        <w:rPr>
          <w:i/>
        </w:rPr>
        <w:t>read</w:t>
      </w:r>
      <w:r w:rsidR="00BA6240">
        <w:t>id</w:t>
      </w:r>
      <w:proofErr w:type="spellEnd"/>
      <w:r w:rsidR="00BA6240">
        <w:t xml:space="preserve"> ning hindab </w:t>
      </w:r>
      <w:proofErr w:type="spellStart"/>
      <w:r w:rsidR="00BA6240">
        <w:t>telomeeri</w:t>
      </w:r>
      <w:proofErr w:type="spellEnd"/>
      <w:r w:rsidR="00BA6240">
        <w:t xml:space="preserve"> füüsilist pikkust valemi </w:t>
      </w:r>
      <w:r w:rsidR="00BA6240" w:rsidRPr="00BA6240">
        <w:rPr>
          <w:i/>
        </w:rPr>
        <w:t>l=</w:t>
      </w:r>
      <w:proofErr w:type="spellStart"/>
      <w:r w:rsidR="00BA6240" w:rsidRPr="00BA6240">
        <w:rPr>
          <w:i/>
        </w:rPr>
        <w:t>t</w:t>
      </w:r>
      <w:r w:rsidR="00BA6240" w:rsidRPr="00BA6240">
        <w:rPr>
          <w:i/>
          <w:vertAlign w:val="subscript"/>
        </w:rPr>
        <w:t>k</w:t>
      </w:r>
      <w:r w:rsidR="00BA6240" w:rsidRPr="00BA6240">
        <w:rPr>
          <w:i/>
        </w:rPr>
        <w:t>sc</w:t>
      </w:r>
      <w:proofErr w:type="spellEnd"/>
      <w:r w:rsidR="00BA6240">
        <w:t xml:space="preserve"> järgi, kus l on hinnatav pikkus, </w:t>
      </w:r>
      <w:r w:rsidR="00BA6240" w:rsidRPr="00BA6240">
        <w:rPr>
          <w:i/>
        </w:rPr>
        <w:t>t</w:t>
      </w:r>
      <w:r w:rsidR="00BA6240" w:rsidRPr="00BA6240">
        <w:rPr>
          <w:i/>
          <w:vertAlign w:val="subscript"/>
        </w:rPr>
        <w:t>k</w:t>
      </w:r>
      <w:r w:rsidR="00BA6240">
        <w:t xml:space="preserve"> on </w:t>
      </w:r>
      <w:proofErr w:type="spellStart"/>
      <w:r w:rsidR="00BA6240">
        <w:t>telomeersete</w:t>
      </w:r>
      <w:proofErr w:type="spellEnd"/>
      <w:r w:rsidR="00BA6240">
        <w:t xml:space="preserve"> korduste hulk läve </w:t>
      </w:r>
      <w:r w:rsidR="00BA6240" w:rsidRPr="00BA6240">
        <w:rPr>
          <w:i/>
        </w:rPr>
        <w:t>k</w:t>
      </w:r>
      <w:r w:rsidR="00BA6240">
        <w:t xml:space="preserve"> juures, s on suurusfaktor, </w:t>
      </w:r>
      <w:r w:rsidR="00B22F74">
        <w:t xml:space="preserve">ning c on genoomi pikkus jagatud </w:t>
      </w:r>
      <w:proofErr w:type="spellStart"/>
      <w:r w:rsidR="00B22F74">
        <w:t>telomeeri</w:t>
      </w:r>
      <w:proofErr w:type="spellEnd"/>
      <w:r w:rsidR="00B22F74">
        <w:t xml:space="preserve"> otste (</w:t>
      </w:r>
      <w:r w:rsidR="00B22F74" w:rsidRPr="00B22F74">
        <w:t>23×2</w:t>
      </w:r>
      <w:r w:rsidR="00B22F74">
        <w:t>) arvuga</w:t>
      </w:r>
      <w:r w:rsidR="00BA6240">
        <w:t>.</w:t>
      </w:r>
      <w:r w:rsidR="00B22F74">
        <w:t xml:space="preserve"> Suurusfaktori väärtuseks valitakse nende </w:t>
      </w:r>
      <w:proofErr w:type="spellStart"/>
      <w:r w:rsidR="00B22F74">
        <w:t>readide</w:t>
      </w:r>
      <w:proofErr w:type="spellEnd"/>
      <w:r w:rsidR="00B22F74">
        <w:t xml:space="preserve"> arv, kus GC sisaldus on 48% kuni 52%. </w:t>
      </w:r>
      <w:r w:rsidR="007724E1">
        <w:fldChar w:fldCharType="begin" w:fldLock="1"/>
      </w:r>
      <w:r w:rsidR="00A13127">
        <w:instrText>ADDIN CSL_CITATION { "citationItems" : [ { "id" : "ITEM-1", "itemData" : { "DOI" : "10.1093/nar/gku181", "ISBN" : "1362-4962 (Electronic)\\r0305-1048 (Linking)", "ISSN" : "13624962", "PMID" : "24609383", "abstract" : "Telomeres play a key role in replicative ageing and undergo age-dependent attrition in vivo. Here, we report a novel method, TelSeq, to measure average telomere length from whole genome or exome shotgun sequence data. In 260 leukocyte samples, we show that TelSeq results correlate with Southern blot measurements of the mean length of terminal restriction fragments (mTRFs) and display age-dependent attrition comparably well as mTRFs.", "author" : [ { "dropping-particle" : "", "family" : "Ding", "given" : "Zhihao", "non-dropping-particle" : "", "parse-names" : false, "suffix" : "" }, { "dropping-particle" : "", "family" : "Mangino", "given" : "Massimo", "non-dropping-particle" : "", "parse-names" : false, "suffix" : "" }, { "dropping-particle" : "", "family" : "Aviv", "given" : "Abraham", "non-dropping-particle" : "", "parse-names" : false, "suffix" : "" }, { "dropping-particle" : "", "family" : "Spector", "given" : "Tim", "non-dropping-particle" : "", "parse-names" : false, "suffix" : "" }, { "dropping-particle" : "", "family" : "Durbin", "given" : "Richard", "non-dropping-particle" : "", "parse-names" : false, "suffix" : "" } ], "container-title" : "Nucleic Acids Research", "id" : "ITEM-1", "issue" : "9", "issued" : { "date-parts" : [ [ "2014" ] ] }, "title" : "Estimating telomere length from whole genome sequence data", "type" : "article-journal", "volume" : "42" }, "uris" : [ "http://www.mendeley.com/documents/?uuid=99f81ca4-7d70-3246-bc8a-aab02ac5b50a" ] } ], "mendeley" : { "formattedCitation" : "(Ding et al., 2014)", "plainTextFormattedCitation" : "(Ding et al., 2014)", "previouslyFormattedCitation" : "(Ding et al., 2014)" }, "properties" : { "noteIndex" : 0 }, "schema" : "https://github.com/citation-style-language/schema/raw/master/csl-citation.json" }</w:instrText>
      </w:r>
      <w:r w:rsidR="007724E1">
        <w:fldChar w:fldCharType="separate"/>
      </w:r>
      <w:r w:rsidR="007724E1" w:rsidRPr="007724E1">
        <w:rPr>
          <w:noProof/>
        </w:rPr>
        <w:t>(Ding et al., 2014)</w:t>
      </w:r>
      <w:r w:rsidR="007724E1">
        <w:fldChar w:fldCharType="end"/>
      </w:r>
    </w:p>
    <w:p w:rsidR="0021784E" w:rsidRDefault="00D955E3" w:rsidP="00D76099">
      <w:pPr>
        <w:pStyle w:val="Pealkiri4"/>
      </w:pPr>
      <w:proofErr w:type="spellStart"/>
      <w:r>
        <w:t>Computel</w:t>
      </w:r>
      <w:proofErr w:type="spellEnd"/>
    </w:p>
    <w:p w:rsidR="00B22F74" w:rsidRDefault="00933707" w:rsidP="00B22F74">
      <w:proofErr w:type="spellStart"/>
      <w:r>
        <w:t>C</w:t>
      </w:r>
      <w:r w:rsidR="00F17780">
        <w:t>omputel</w:t>
      </w:r>
      <w:proofErr w:type="spellEnd"/>
      <w:r w:rsidR="00F17780">
        <w:t xml:space="preserve"> tarkvara joondab </w:t>
      </w:r>
      <w:proofErr w:type="spellStart"/>
      <w:r w:rsidR="00F17780" w:rsidRPr="00F17780">
        <w:rPr>
          <w:i/>
        </w:rPr>
        <w:t>read</w:t>
      </w:r>
      <w:r w:rsidR="00F17780">
        <w:t>id</w:t>
      </w:r>
      <w:proofErr w:type="spellEnd"/>
      <w:r w:rsidR="00F17780">
        <w:t xml:space="preserve"> </w:t>
      </w:r>
      <w:proofErr w:type="spellStart"/>
      <w:r w:rsidR="00F17780">
        <w:t>telomeerse</w:t>
      </w:r>
      <w:proofErr w:type="spellEnd"/>
      <w:r w:rsidR="00F17780">
        <w:t xml:space="preserve"> järjestuse indeksiga. Selleks, et täiesti kõik </w:t>
      </w:r>
      <w:proofErr w:type="spellStart"/>
      <w:r w:rsidR="00F17780">
        <w:t>telomeersed</w:t>
      </w:r>
      <w:proofErr w:type="spellEnd"/>
      <w:r w:rsidR="00F17780">
        <w:t xml:space="preserve"> </w:t>
      </w:r>
      <w:proofErr w:type="spellStart"/>
      <w:r w:rsidR="00F17780" w:rsidRPr="00F17780">
        <w:rPr>
          <w:i/>
        </w:rPr>
        <w:t>read</w:t>
      </w:r>
      <w:r w:rsidR="00F17780">
        <w:t>id</w:t>
      </w:r>
      <w:proofErr w:type="spellEnd"/>
      <w:r w:rsidR="00F17780">
        <w:t xml:space="preserve"> arvutusel arvesse võetaks, koostatakse indeks nii, et loetaks ka neid </w:t>
      </w:r>
      <w:proofErr w:type="spellStart"/>
      <w:r w:rsidR="00F17780" w:rsidRPr="00F17780">
        <w:rPr>
          <w:i/>
        </w:rPr>
        <w:t>read</w:t>
      </w:r>
      <w:r w:rsidR="00F17780">
        <w:t>e</w:t>
      </w:r>
      <w:proofErr w:type="spellEnd"/>
      <w:r w:rsidR="00F17780">
        <w:t xml:space="preserve">, mis sisaldavad </w:t>
      </w:r>
      <w:proofErr w:type="spellStart"/>
      <w:r w:rsidR="00F17780">
        <w:t>subtelomeerseid</w:t>
      </w:r>
      <w:proofErr w:type="spellEnd"/>
      <w:r w:rsidR="00F17780">
        <w:t xml:space="preserve"> osi. Ka arvestab programm </w:t>
      </w:r>
      <w:proofErr w:type="spellStart"/>
      <w:r w:rsidR="00F17780">
        <w:t>telomeersete</w:t>
      </w:r>
      <w:proofErr w:type="spellEnd"/>
      <w:r w:rsidR="00F17780">
        <w:t xml:space="preserve"> järjestuste joondamisel </w:t>
      </w:r>
      <w:proofErr w:type="spellStart"/>
      <w:r w:rsidR="00F17780">
        <w:t>sekveneerimsvigadega</w:t>
      </w:r>
      <w:proofErr w:type="spellEnd"/>
      <w:r w:rsidR="00F17780">
        <w:t xml:space="preserve">. Keskmine </w:t>
      </w:r>
      <w:proofErr w:type="spellStart"/>
      <w:r w:rsidR="00F17780">
        <w:t>telomeeride</w:t>
      </w:r>
      <w:proofErr w:type="spellEnd"/>
      <w:r w:rsidR="00F17780">
        <w:t xml:space="preserve"> pikkus arvutatakse valemiga </w:t>
      </w:r>
      <w:r w:rsidR="001F520C">
        <w:t>MTL=(</w:t>
      </w:r>
      <w:proofErr w:type="spellStart"/>
      <w:r w:rsidR="001F520C">
        <w:t>mean</w:t>
      </w:r>
      <w:proofErr w:type="spellEnd"/>
      <w:r w:rsidR="001F520C">
        <w:t>(</w:t>
      </w:r>
      <w:proofErr w:type="spellStart"/>
      <w:r w:rsidR="001F520C">
        <w:t>rel.cov</w:t>
      </w:r>
      <w:proofErr w:type="spellEnd"/>
      <w:r w:rsidR="001F520C">
        <w:t>)) * (rl+pl-1)/(2*</w:t>
      </w:r>
      <w:proofErr w:type="spellStart"/>
      <w:r w:rsidR="001F520C">
        <w:t>n_chr</w:t>
      </w:r>
      <w:proofErr w:type="spellEnd"/>
      <w:r w:rsidR="001F520C">
        <w:t xml:space="preserve">), kus </w:t>
      </w:r>
      <w:proofErr w:type="spellStart"/>
      <w:r w:rsidR="001F520C">
        <w:t>rel.cov</w:t>
      </w:r>
      <w:proofErr w:type="spellEnd"/>
      <w:r w:rsidR="001F520C">
        <w:t xml:space="preserve"> on baaskatvuse (</w:t>
      </w:r>
      <w:proofErr w:type="spellStart"/>
      <w:r w:rsidR="001F520C">
        <w:t>readide</w:t>
      </w:r>
      <w:proofErr w:type="spellEnd"/>
      <w:r w:rsidR="001F520C">
        <w:t xml:space="preserve"> arv) * (</w:t>
      </w:r>
      <w:proofErr w:type="spellStart"/>
      <w:r w:rsidR="001F520C">
        <w:t>readi</w:t>
      </w:r>
      <w:proofErr w:type="spellEnd"/>
      <w:r w:rsidR="001F520C">
        <w:t xml:space="preserve"> pikkus) / (genoomi pikkus) ning </w:t>
      </w:r>
      <w:proofErr w:type="spellStart"/>
      <w:r w:rsidR="001F520C">
        <w:t>telomeerse</w:t>
      </w:r>
      <w:proofErr w:type="spellEnd"/>
      <w:r w:rsidR="001F520C">
        <w:t xml:space="preserve"> katvuse (mitu </w:t>
      </w:r>
      <w:proofErr w:type="spellStart"/>
      <w:r w:rsidR="001F520C">
        <w:t>read’i</w:t>
      </w:r>
      <w:proofErr w:type="spellEnd"/>
      <w:r w:rsidR="001F520C">
        <w:t xml:space="preserve"> indeksiga joondati) suhe; </w:t>
      </w:r>
      <w:proofErr w:type="spellStart"/>
      <w:r w:rsidR="001F520C">
        <w:t>rl</w:t>
      </w:r>
      <w:proofErr w:type="spellEnd"/>
      <w:r w:rsidR="001F520C">
        <w:t xml:space="preserve"> </w:t>
      </w:r>
      <w:r w:rsidR="001F520C">
        <w:lastRenderedPageBreak/>
        <w:t xml:space="preserve">on </w:t>
      </w:r>
      <w:proofErr w:type="spellStart"/>
      <w:r w:rsidR="001F520C">
        <w:t>readi</w:t>
      </w:r>
      <w:proofErr w:type="spellEnd"/>
      <w:r w:rsidR="001F520C">
        <w:t xml:space="preserve"> pikkus, </w:t>
      </w:r>
      <w:proofErr w:type="spellStart"/>
      <w:r w:rsidR="001F520C">
        <w:t>pl</w:t>
      </w:r>
      <w:proofErr w:type="spellEnd"/>
      <w:r w:rsidR="001F520C">
        <w:t xml:space="preserve"> on indeksi </w:t>
      </w:r>
      <w:proofErr w:type="spellStart"/>
      <w:r w:rsidR="001F520C">
        <w:t>telomeerse</w:t>
      </w:r>
      <w:proofErr w:type="spellEnd"/>
      <w:r w:rsidR="001F520C">
        <w:t xml:space="preserve"> osa pikkus ning </w:t>
      </w:r>
      <w:proofErr w:type="spellStart"/>
      <w:r w:rsidR="001F520C">
        <w:t>n_chr</w:t>
      </w:r>
      <w:proofErr w:type="spellEnd"/>
      <w:r w:rsidR="001F520C">
        <w:t xml:space="preserve"> on kromosoomide arv.</w:t>
      </w:r>
      <w:r w:rsidR="003639E3">
        <w:t xml:space="preserve"> </w:t>
      </w:r>
      <w:r w:rsidR="003639E3">
        <w:fldChar w:fldCharType="begin" w:fldLock="1"/>
      </w:r>
      <w:r w:rsidR="00542E73">
        <w:instrText>ADDIN CSL_CITATION { "citationItems" : [ { "id" : "ITEM-1", "itemData" : { "DOI" : "10.1371/journal.pone.0125201", "ISBN" : "0000100013", "ISSN" : "19326203", "PMID" : "25923330", "abstract" : "Telomeres are the ends of eukaryotic chromosomes, consisting of consecutive short repeats that protect chromosome ends from degradation. Telomeres shorten with each cell division, leading to replicative cell senescence. Deregulation of telomere length homeostasis is associated with the development of various age-related diseases and cancers. A number of experimental techniques exist for telomere length measurement; however, until recently, the absence of tools for extracting telomere lengths from high-throughput sequencing data has significantly obscured the association of telomere length with molecular processes in normal and diseased conditions. We have developed Computel, a program in R for computing mean telomere length from whole-genome next-generation sequencing data. Computel is open source, and is freely available at https://github.com/lilit-nersisyan/computel. It utilizes a short-read alignment-based approach and integrates various popular tools for sequencing data analysis. We validated it with synthetic and experimental data, and compared its performance with the previously available software. The results have shown that Computel outperforms existing software in accuracy, independence of results from sequencing conditions, stability against inherent sequencing errors, and better ability to distinguish pure telomeric sequences from interstitial telomeric repeats. By providing a highly reliable methodology for determining telomere lengths from whole-genome sequencing data, Computel should help to elucidate the role of telomeres in cellular health and disease.", "author" : [ { "dropping-particle" : "", "family" : "Nersisyan", "given" : "Lilit", "non-dropping-particle" : "", "parse-names" : false, "suffix" : "" }, { "dropping-particle" : "", "family" : "Arakelyan", "given" : "Arsen", "non-dropping-particle" : "", "parse-names" : false, "suffix" : "" } ], "container-title" : "PLoS ONE", "id" : "ITEM-1", "issue" : "4", "issued" : { "date-parts" : [ [ "2015" ] ] }, "title" : "Computel: Computation of mean telomere length from whole-genome next-generation sequencing data", "type" : "article-journal", "volume" : "10" }, "uris" : [ "http://www.mendeley.com/documents/?uuid=baa8749d-2f6a-3552-af52-f6b54072e509" ] } ], "mendeley" : { "formattedCitation" : "(Nersisyan &amp; Arakelyan, 2015)", "plainTextFormattedCitation" : "(Nersisyan &amp; Arakelyan, 2015)", "previouslyFormattedCitation" : "(Nersisyan &amp; Arakelyan, 2015)" }, "properties" : { "noteIndex" : 0 }, "schema" : "https://github.com/citation-style-language/schema/raw/master/csl-citation.json" }</w:instrText>
      </w:r>
      <w:r w:rsidR="003639E3">
        <w:fldChar w:fldCharType="separate"/>
      </w:r>
      <w:r w:rsidR="003639E3" w:rsidRPr="003639E3">
        <w:rPr>
          <w:noProof/>
        </w:rPr>
        <w:t>(Nersisyan &amp; Arakelyan, 2015)</w:t>
      </w:r>
      <w:r w:rsidR="003639E3">
        <w:fldChar w:fldCharType="end"/>
      </w:r>
    </w:p>
    <w:p w:rsidR="00431C81" w:rsidRDefault="00431C81" w:rsidP="00431C81">
      <w:pPr>
        <w:pStyle w:val="Pealkiri2"/>
      </w:pPr>
      <w:r>
        <w:t>Alu elemendid</w:t>
      </w:r>
    </w:p>
    <w:p w:rsidR="00790FA3" w:rsidRPr="00790FA3" w:rsidRDefault="00D17134" w:rsidP="00790FA3">
      <w:r>
        <w:t xml:space="preserve">Alu elemendid on </w:t>
      </w:r>
      <w:r w:rsidR="007024A3">
        <w:t xml:space="preserve">inimese genoomis esinevad korduvjärjestused, mille koopiaarv on üle miljoni. Alu elemente on erinevaid ning need jaotuvad järjestuse järgi erinevatesse perekondadesse. </w:t>
      </w:r>
      <w:r w:rsidR="00262378">
        <w:t xml:space="preserve">Alu-elemendid on </w:t>
      </w:r>
      <w:proofErr w:type="spellStart"/>
      <w:r w:rsidR="00262378">
        <w:t>reptroposoonsed</w:t>
      </w:r>
      <w:proofErr w:type="spellEnd"/>
      <w:r w:rsidR="00262378">
        <w:t>.</w:t>
      </w:r>
      <w:r w:rsidR="00790E23">
        <w:t xml:space="preserve"> </w:t>
      </w:r>
      <w:r w:rsidR="00C3222D">
        <w:fldChar w:fldCharType="begin" w:fldLock="1"/>
      </w:r>
      <w:r w:rsidR="00C3222D">
        <w:instrText>ADDIN CSL_CITATION { "citationItems" : [ { "id" : "ITEM-1", "itemData" : { "ISBN" : "0016-6731 (Print)\\n0016-6731 (Linking)", "ISSN" : "00166731", "PMID" : "11560904", "abstract" : "Genomic database mining has been a very useful aid in the identification and retrieval of recently integrated Alu elements from the human genome. We analyzed Alu elements retrieved from the GenBank database and identified two new Alu subfamilies, Alu Yb9 and Alu Yc2, and further characterized Yc1 subfamily members. Some members of each of the three subfamilies have inserted in the human genome so recently that about a one-third of the analyzed elements are polymorphic for the presence/absence of the Alu repeat in diverse human populations. These newly identified Alu insertion polymorphisms will serve as identical-by-descent genetic markers for the study of human evolution and forensics. Three previously classified Alu Y elements linked with disease belong to the Yc1 subfamily, supporting the retroposition potential of this subfamily and demonstrating that the Alu Y subfamily currently has a very low amplification rate in the human genome.", "author" : [ { "dropping-particle" : "", "family" : "Roy-Engel", "given" : "Astrid M", "non-dropping-particle" : "", "parse-names" : false, "suffix" : "" }, { "dropping-particle" : "", "family" : "Carroll", "given" : "Marion L", "non-dropping-particle" : "", "parse-names" : false, "suffix" : "" }, { "dropping-particle" : "", "family" : "Vogel", "given" : "Erika", "non-dropping-particle" : "", "parse-names" : false, "suffix" : "" }, { "dropping-particle" : "", "family" : "Garber", "given" : "Randall K", "non-dropping-particle" : "", "parse-names" : false, "suffix" : "" }, { "dropping-particle" : "V", "family" : "Nguyen", "given" : "Son", "non-dropping-particle" : "", "parse-names" : false, "suffix" : "" }, { "dropping-particle" : "", "family" : "Salem", "given" : "Abdel Halim", "non-dropping-particle" : "", "parse-names" : false, "suffix" : "" }, { "dropping-particle" : "", "family" : "Batzer", "given" : "Mark A", "non-dropping-particle" : "", "parse-names" : false, "suffix" : "" }, { "dropping-particle" : "", "family" : "Deininger", "given" : "Prescott L", "non-dropping-particle" : "", "parse-names" : false, "suffix" : "" } ], "container-title" : "Genetics", "id" : "ITEM-1", "issue" : "1", "issued" : { "date-parts" : [ [ "2001" ] ] }, "page" : "279-290", "title" : "Alu insertion polymorphisms for the study of human genomic diversity", "type" : "article-journal", "volume" : "159" }, "uris" : [ "http://www.mendeley.com/documents/?uuid=b28a8333-5025-3603-b3d8-c4a4214cd166" ] } ], "mendeley" : { "formattedCitation" : "(Roy-Engel et al., 2001)", "plainTextFormattedCitation" : "(Roy-Engel et al., 2001)" }, "properties" : { "noteIndex" : 0 }, "schema" : "https://github.com/citation-style-language/schema/raw/master/csl-citation.json" }</w:instrText>
      </w:r>
      <w:r w:rsidR="00C3222D">
        <w:fldChar w:fldCharType="separate"/>
      </w:r>
      <w:r w:rsidR="00C3222D" w:rsidRPr="00C3222D">
        <w:rPr>
          <w:noProof/>
        </w:rPr>
        <w:t>(Roy-Engel et al., 2001)</w:t>
      </w:r>
      <w:r w:rsidR="00C3222D">
        <w:fldChar w:fldCharType="end"/>
      </w:r>
    </w:p>
    <w:p w:rsidR="007764F9" w:rsidRDefault="007764F9" w:rsidP="007764F9">
      <w:pPr>
        <w:pStyle w:val="Pealkiri2"/>
      </w:pPr>
      <w:r>
        <w:t xml:space="preserve">Teise põlvkonna </w:t>
      </w:r>
      <w:proofErr w:type="spellStart"/>
      <w:r>
        <w:t>sekveneerimisandmed</w:t>
      </w:r>
      <w:proofErr w:type="spellEnd"/>
    </w:p>
    <w:p w:rsidR="007764F9" w:rsidRDefault="004C0BC0" w:rsidP="007764F9">
      <w:r>
        <w:t xml:space="preserve">1970ndatel aastatel töötati välja </w:t>
      </w:r>
      <w:r w:rsidR="00FC7F42">
        <w:t xml:space="preserve">DNA </w:t>
      </w:r>
      <w:proofErr w:type="spellStart"/>
      <w:r w:rsidR="00FC7F42">
        <w:t>fragmenteerimisel</w:t>
      </w:r>
      <w:proofErr w:type="spellEnd"/>
      <w:r w:rsidR="00FC7F42">
        <w:t xml:space="preserve"> ja ahela </w:t>
      </w:r>
      <w:proofErr w:type="spellStart"/>
      <w:r w:rsidR="00FC7F42">
        <w:t>termineerimisel</w:t>
      </w:r>
      <w:proofErr w:type="spellEnd"/>
      <w:r w:rsidR="00FC7F42">
        <w:t xml:space="preserve"> põhinev meetod DNA </w:t>
      </w:r>
      <w:proofErr w:type="spellStart"/>
      <w:r w:rsidR="00FC7F42">
        <w:t>sekveneerimiseks</w:t>
      </w:r>
      <w:proofErr w:type="spellEnd"/>
      <w:r w:rsidR="00FC7F42">
        <w:t xml:space="preserve">. Seda meetodit nimetatakse Sangeri </w:t>
      </w:r>
      <w:proofErr w:type="spellStart"/>
      <w:r w:rsidR="00FC7F42">
        <w:t>sekvneerimiseks</w:t>
      </w:r>
      <w:proofErr w:type="spellEnd"/>
      <w:r w:rsidR="00FC7F42">
        <w:t xml:space="preserve">. Aastaks 2004 sekveneeriti selle meetodiga inimese genoom. </w:t>
      </w:r>
      <w:r w:rsidR="00FC7F42">
        <w:fldChar w:fldCharType="begin" w:fldLock="1"/>
      </w:r>
      <w:r w:rsidR="00FC7F42">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L\u00e8 Ne Auger, Jaszczyszyn, &amp; Thermes, 2014)", "plainTextFormattedCitation" : "(Van Dijk, L\u00e8 Ne Auger, Jaszczyszyn, &amp; Thermes, 2014)", "previouslyFormattedCitation" : "(Van Dijk, L\u00e8 Ne Auger, Jaszczyszyn, &amp; Thermes, 2014)" }, "properties" : { "noteIndex" : 0 }, "schema" : "https://github.com/citation-style-language/schema/raw/master/csl-citation.json" }</w:instrText>
      </w:r>
      <w:r w:rsidR="00FC7F42">
        <w:fldChar w:fldCharType="separate"/>
      </w:r>
      <w:r w:rsidR="00FC7F42" w:rsidRPr="00FC7F42">
        <w:rPr>
          <w:noProof/>
        </w:rPr>
        <w:t>(Van Dijk, Lè Ne Auger, Jaszczyszyn, &amp; Thermes, 2014)</w:t>
      </w:r>
      <w:r w:rsidR="00FC7F42">
        <w:fldChar w:fldCharType="end"/>
      </w:r>
    </w:p>
    <w:p w:rsidR="00FC7F42" w:rsidRDefault="00FC7F42" w:rsidP="007764F9">
      <w:r>
        <w:t xml:space="preserve">Teise põlvkonna </w:t>
      </w:r>
      <w:proofErr w:type="spellStart"/>
      <w:r>
        <w:t>sekveneerimismeetodite</w:t>
      </w:r>
      <w:proofErr w:type="spellEnd"/>
      <w:r>
        <w:t xml:space="preserve"> (NGS – </w:t>
      </w:r>
      <w:proofErr w:type="spellStart"/>
      <w:r w:rsidRPr="00FC7F42">
        <w:rPr>
          <w:i/>
        </w:rPr>
        <w:t>next</w:t>
      </w:r>
      <w:proofErr w:type="spellEnd"/>
      <w:r w:rsidRPr="00FC7F42">
        <w:rPr>
          <w:i/>
        </w:rPr>
        <w:t xml:space="preserve"> </w:t>
      </w:r>
      <w:proofErr w:type="spellStart"/>
      <w:r w:rsidRPr="00FC7F42">
        <w:rPr>
          <w:i/>
        </w:rPr>
        <w:t>generation</w:t>
      </w:r>
      <w:proofErr w:type="spellEnd"/>
      <w:r w:rsidRPr="00FC7F42">
        <w:rPr>
          <w:i/>
        </w:rPr>
        <w:t xml:space="preserve"> </w:t>
      </w:r>
      <w:proofErr w:type="spellStart"/>
      <w:r w:rsidRPr="00FC7F42">
        <w:rPr>
          <w:i/>
        </w:rPr>
        <w:t>sequencing</w:t>
      </w:r>
      <w:proofErr w:type="spellEnd"/>
      <w:r>
        <w:t xml:space="preserve">) puhul kasutatakse DNA bakteriaalse kloonimise asemel rakuvaba süsteemi. Ka võimaldavad NGS tehnoloogiad miljoneid </w:t>
      </w:r>
      <w:proofErr w:type="spellStart"/>
      <w:r>
        <w:t>sekveneerimisreaktsioone</w:t>
      </w:r>
      <w:proofErr w:type="spellEnd"/>
      <w:r>
        <w:t xml:space="preserve"> paralleelselt jooksutada ning väljundi </w:t>
      </w:r>
      <w:proofErr w:type="spellStart"/>
      <w:r>
        <w:t>dekteerimiseks</w:t>
      </w:r>
      <w:proofErr w:type="spellEnd"/>
      <w:r>
        <w:t xml:space="preserve"> pole, erinevalt Sangeri meetodist, geelelektroforeesi vaja. Samas on NGS puuduseks lühikesed väljundjärjestused (</w:t>
      </w:r>
      <w:proofErr w:type="spellStart"/>
      <w:r>
        <w:t>ingk</w:t>
      </w:r>
      <w:proofErr w:type="spellEnd"/>
      <w:r>
        <w:t xml:space="preserve">. </w:t>
      </w:r>
      <w:r w:rsidRPr="00FC7F42">
        <w:rPr>
          <w:i/>
        </w:rPr>
        <w:t>read</w:t>
      </w:r>
      <w:r>
        <w:t>)</w:t>
      </w:r>
      <w:r w:rsidR="00712C48">
        <w:t>, mis teevad uute genoomide kokkupanemise või joondamise keerukaks.</w:t>
      </w:r>
      <w:r>
        <w:t xml:space="preserve"> </w:t>
      </w:r>
      <w:r>
        <w:fldChar w:fldCharType="begin" w:fldLock="1"/>
      </w:r>
      <w:r w:rsidR="0098528A">
        <w:instrText>ADDIN CSL_CITATION { "citationItems" : [ { "id" : "ITEM-1", "itemData" : { "DOI" : "10.1016/j.tig.2014.07.001", "abstract" : "Ten years ago next-generation sequencing (NGS) tech-nologies appeared on the market. During the past de-cade, tremendous progress has been made in terms of speed, read length, and throughput, along with a sharp reduction in per-base cost. Together, these advances democratized NGS and paved the way for the develop-ment of a large number of novel NGS applications in basic science as well as in translational research areas such as clinical diagnostics, agrigenomics, and forensic science. Here we provide an overview of the evolution of NGS and discuss the most significant improvements in sequencing technologies and library preparation proto-cols. We also explore the current landscape of NGS applications and provide a perspective for future devel-opments.", "author" : [ { "dropping-particle" : "", "family" : "Dijk", "given" : "Erwin L", "non-dropping-particle" : "Van", "parse-names" : false, "suffix" : "" }, { "dropping-particle" : "", "family" : "L\u00e8 Ne Auger", "given" : "H\u00e9", "non-dropping-particle" : "", "parse-names" : false, "suffix" : "" }, { "dropping-particle" : "", "family" : "Jaszczyszyn", "given" : "Yan", "non-dropping-particle" : "", "parse-names" : false, "suffix" : "" }, { "dropping-particle" : "", "family" : "Thermes", "given" : "Claude", "non-dropping-particle" : "", "parse-names" : false, "suffix" : "" } ], "container-title" : "Trends in Genetics", "id" : "ITEM-1", "issued" : { "date-parts" : [ [ "2014" ] ] }, "page" : "418-426", "title" : "Ten years of next-generation sequencing technology", "type" : "article-journal", "volume" : "30" }, "uris" : [ "http://www.mendeley.com/documents/?uuid=34ffd286-20f6-36aa-b5fa-d352e9cd020a" ] } ], "mendeley" : { "formattedCitation" : "(Van Dijk et al., 2014)", "plainTextFormattedCitation" : "(Van Dijk et al., 2014)", "previouslyFormattedCitation" : "(Van Dijk et al., 2014)" }, "properties" : { "noteIndex" : 0 }, "schema" : "https://github.com/citation-style-language/schema/raw/master/csl-citation.json" }</w:instrText>
      </w:r>
      <w:r>
        <w:fldChar w:fldCharType="separate"/>
      </w:r>
      <w:r w:rsidRPr="00FC7F42">
        <w:rPr>
          <w:noProof/>
        </w:rPr>
        <w:t>(Van Dijk et al., 2014)</w:t>
      </w:r>
      <w:r>
        <w:fldChar w:fldCharType="end"/>
      </w:r>
    </w:p>
    <w:p w:rsidR="00FC7F42" w:rsidRDefault="00FC7F42" w:rsidP="007764F9">
      <w:r>
        <w:t xml:space="preserve">Tänapäeval on populaarseim NGS platvorm </w:t>
      </w:r>
      <w:proofErr w:type="spellStart"/>
      <w:r w:rsidR="00712C48">
        <w:t>Illumina</w:t>
      </w:r>
      <w:proofErr w:type="spellEnd"/>
      <w:r w:rsidR="00712C48">
        <w:t xml:space="preserve"> </w:t>
      </w:r>
      <w:proofErr w:type="spellStart"/>
      <w:r w:rsidR="00712C48">
        <w:t>sekveneerimismasinad</w:t>
      </w:r>
      <w:proofErr w:type="spellEnd"/>
      <w:r w:rsidR="00712C48">
        <w:t xml:space="preserve">. DNA paljundamiseks on vaja kolme komponenti – matriitsahelat, vabu nukleiinhappeid ning DNA polümeraasi. </w:t>
      </w:r>
      <w:proofErr w:type="spellStart"/>
      <w:r w:rsidR="00712C48">
        <w:t>Illumina</w:t>
      </w:r>
      <w:proofErr w:type="spellEnd"/>
      <w:r w:rsidR="00712C48">
        <w:t xml:space="preserve"> süsteem kasutab klaasplaadikest, kuhu on kinnit</w:t>
      </w:r>
      <w:r w:rsidR="0093004F">
        <w:t>atud miljoneid erinevaid matrii</w:t>
      </w:r>
      <w:r w:rsidR="00712C48">
        <w:t>t</w:t>
      </w:r>
      <w:r w:rsidR="0093004F">
        <w:t>s</w:t>
      </w:r>
      <w:r w:rsidR="00712C48">
        <w:t>ahelaid.</w:t>
      </w:r>
      <w:r w:rsidR="0098528A">
        <w:t xml:space="preserve"> Modifitseeritud DNA lõigud seonduvad plaadile kindlatesse kohtadesse, tugevama signaali saamiseks lõike paljundatakse. Peale võimendamissammu sünteesitakse fluorestseeruvalt märgistatud nukleotiidide abil DNA-le komplementaarne ahel. Peale iga nukleotiidi lisamist </w:t>
      </w:r>
      <w:proofErr w:type="spellStart"/>
      <w:r w:rsidR="0098528A">
        <w:t>tehaks</w:t>
      </w:r>
      <w:proofErr w:type="spellEnd"/>
      <w:r w:rsidR="0098528A">
        <w:t xml:space="preserve"> plaadist pilt ja loetakse </w:t>
      </w:r>
      <w:proofErr w:type="spellStart"/>
      <w:r w:rsidR="0098528A">
        <w:t>flurestsentssignaalid</w:t>
      </w:r>
      <w:proofErr w:type="spellEnd"/>
      <w:r w:rsidR="0098528A">
        <w:t xml:space="preserve">. </w:t>
      </w:r>
      <w:r w:rsidR="0098528A">
        <w:fldChar w:fldCharType="begin" w:fldLock="1"/>
      </w:r>
      <w:r w:rsidR="00F81BEA">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vans, &amp; Lieber, 2015)", "plainTextFormattedCitation" : "(Muzzey, Evans, &amp; Lieber, 2015)", "previouslyFormattedCitation" : "(Muzzey, Evans, &amp; Lieber, 2015)" }, "properties" : { "noteIndex" : 0 }, "schema" : "https://github.com/citation-style-language/schema/raw/master/csl-citation.json" }</w:instrText>
      </w:r>
      <w:r w:rsidR="0098528A">
        <w:fldChar w:fldCharType="separate"/>
      </w:r>
      <w:r w:rsidR="0098528A" w:rsidRPr="0098528A">
        <w:rPr>
          <w:noProof/>
        </w:rPr>
        <w:t>(Muzzey, Evans, &amp; Lieber, 2015)</w:t>
      </w:r>
      <w:r w:rsidR="0098528A">
        <w:fldChar w:fldCharType="end"/>
      </w:r>
    </w:p>
    <w:p w:rsidR="0098528A" w:rsidRDefault="0098528A" w:rsidP="007764F9">
      <w:r>
        <w:t xml:space="preserve">Kõikide </w:t>
      </w:r>
      <w:proofErr w:type="spellStart"/>
      <w:r>
        <w:t>Illumina</w:t>
      </w:r>
      <w:proofErr w:type="spellEnd"/>
      <w:r>
        <w:t xml:space="preserve"> uuemate seadmetega saab </w:t>
      </w:r>
      <w:proofErr w:type="spellStart"/>
      <w:r>
        <w:t>sekveneerimistulemuseks</w:t>
      </w:r>
      <w:proofErr w:type="spellEnd"/>
      <w:r>
        <w:t xml:space="preserve"> </w:t>
      </w:r>
      <w:proofErr w:type="spellStart"/>
      <w:r w:rsidRPr="0098528A">
        <w:rPr>
          <w:i/>
        </w:rPr>
        <w:t>paired</w:t>
      </w:r>
      <w:proofErr w:type="spellEnd"/>
      <w:r w:rsidRPr="0098528A">
        <w:rPr>
          <w:i/>
        </w:rPr>
        <w:t xml:space="preserve">-end </w:t>
      </w:r>
      <w:proofErr w:type="spellStart"/>
      <w:r w:rsidRPr="0098528A">
        <w:rPr>
          <w:i/>
        </w:rPr>
        <w:t>read</w:t>
      </w:r>
      <w:r>
        <w:t>id</w:t>
      </w:r>
      <w:proofErr w:type="spellEnd"/>
      <w:r>
        <w:t xml:space="preserve">. See tähendab, et pikemast DNA lõigust </w:t>
      </w:r>
      <w:proofErr w:type="spellStart"/>
      <w:r>
        <w:t>sekveneeritakse</w:t>
      </w:r>
      <w:proofErr w:type="spellEnd"/>
      <w:r>
        <w:t xml:space="preserve"> ära kaks otsa</w:t>
      </w:r>
      <w:r w:rsidR="006B5E24">
        <w:t xml:space="preserve"> ning on teada mitu nukleotiidi on nende kahe otsa vahel</w:t>
      </w:r>
      <w:r>
        <w:t>.</w:t>
      </w:r>
      <w:r w:rsidR="006B5E24">
        <w:t xml:space="preserve"> See meetod vähendab NGS küllalt lühikeste </w:t>
      </w:r>
      <w:proofErr w:type="spellStart"/>
      <w:r w:rsidR="006B5E24">
        <w:t>readide</w:t>
      </w:r>
      <w:proofErr w:type="spellEnd"/>
      <w:r w:rsidR="006B5E24">
        <w:t xml:space="preserve"> joondamise keerukust ning võimaldab </w:t>
      </w:r>
      <w:proofErr w:type="spellStart"/>
      <w:r w:rsidR="006B5E24">
        <w:t>detekteerida</w:t>
      </w:r>
      <w:proofErr w:type="spellEnd"/>
      <w:r w:rsidR="006B5E24">
        <w:t xml:space="preserve"> </w:t>
      </w:r>
      <w:proofErr w:type="spellStart"/>
      <w:r w:rsidR="006B5E24">
        <w:t>insertsioone</w:t>
      </w:r>
      <w:proofErr w:type="spellEnd"/>
      <w:r w:rsidR="006B5E24">
        <w:t xml:space="preserve">, </w:t>
      </w:r>
      <w:proofErr w:type="spellStart"/>
      <w:r w:rsidR="006B5E24">
        <w:t>deletsioone</w:t>
      </w:r>
      <w:proofErr w:type="spellEnd"/>
      <w:r w:rsidR="006B5E24">
        <w:t xml:space="preserve"> ning korduvaid järjestusi. (</w:t>
      </w:r>
      <w:hyperlink r:id="rId7" w:history="1">
        <w:r w:rsidR="006B5E24" w:rsidRPr="0022733E">
          <w:rPr>
            <w:rStyle w:val="Hperlink"/>
          </w:rPr>
          <w:t>https://www.illumina.com/technology/next-generation-sequencing/paired-end-sequencing_assay.html</w:t>
        </w:r>
      </w:hyperlink>
      <w:r w:rsidR="006B5E24">
        <w:t xml:space="preserve">) </w:t>
      </w:r>
    </w:p>
    <w:p w:rsidR="005A6DDA" w:rsidRDefault="005A6DDA" w:rsidP="005A6DDA">
      <w:pPr>
        <w:pStyle w:val="Pealkiri3"/>
      </w:pPr>
      <w:proofErr w:type="spellStart"/>
      <w:r>
        <w:lastRenderedPageBreak/>
        <w:t>Sekveneerimiskvaliteet</w:t>
      </w:r>
      <w:proofErr w:type="spellEnd"/>
    </w:p>
    <w:p w:rsidR="00CD6317" w:rsidRDefault="00E84F2D" w:rsidP="00CD6317">
      <w:r>
        <w:t xml:space="preserve">NGS protsessi viimane samm on fluorestsentssignaali põhjal </w:t>
      </w:r>
      <w:r w:rsidR="00C94B0C">
        <w:t>nukleotiidi</w:t>
      </w:r>
      <w:r>
        <w:t xml:space="preserve"> – A, T, C või G määramine, </w:t>
      </w:r>
      <w:proofErr w:type="spellStart"/>
      <w:r w:rsidRPr="00E84F2D">
        <w:rPr>
          <w:i/>
        </w:rPr>
        <w:t>base-calling</w:t>
      </w:r>
      <w:proofErr w:type="spellEnd"/>
      <w:r>
        <w:t>.</w:t>
      </w:r>
      <w:r w:rsidR="00C94B0C">
        <w:t xml:space="preserve"> </w:t>
      </w:r>
      <w:proofErr w:type="spellStart"/>
      <w:r w:rsidR="00C94B0C">
        <w:t>Illumina</w:t>
      </w:r>
      <w:proofErr w:type="spellEnd"/>
      <w:r w:rsidR="00C94B0C">
        <w:t xml:space="preserve"> </w:t>
      </w:r>
      <w:proofErr w:type="spellStart"/>
      <w:r w:rsidR="00C94B0C">
        <w:t>sekveneerimisel</w:t>
      </w:r>
      <w:proofErr w:type="spellEnd"/>
      <w:r w:rsidR="00C94B0C">
        <w:t xml:space="preserve"> esineb nii keemiast kui signaal mõõtmisest tulenevaid piiranguid. Kui </w:t>
      </w:r>
      <w:proofErr w:type="spellStart"/>
      <w:r w:rsidR="00C94B0C">
        <w:t>sekveneerimistsükli</w:t>
      </w:r>
      <w:proofErr w:type="spellEnd"/>
      <w:r w:rsidR="00C94B0C">
        <w:t xml:space="preserve"> jooksul jääb mõnele DNA ahelale nukleotiid lisamata, jääb see ahel teistest ahelatest maha. Mida rohkem ahelaid maha jääb, seda ebaselgemaks muutub fluorestsentssignaal, kuna ühe DNA tasemel esineb mitmeid erinevaid signaale. See efekt akumuleerub tsüklite jooksul ning seetõttu on nukleotiidi täpne määramine ahela lõpu poole ebatäpsem. Ka lisavad ebatäpsust tõigad, et märgiste emissioonispektrid kattuvad osaliselt ning värvuse intensiivsus on tugevam </w:t>
      </w:r>
      <w:proofErr w:type="spellStart"/>
      <w:r w:rsidR="00C94B0C">
        <w:t>detekteerimispiirkonna</w:t>
      </w:r>
      <w:proofErr w:type="spellEnd"/>
      <w:r w:rsidR="00C94B0C">
        <w:t xml:space="preserve"> keskme pool. </w:t>
      </w:r>
      <w:r w:rsidR="00092CCD">
        <w:fldChar w:fldCharType="begin" w:fldLock="1"/>
      </w:r>
      <w:r w:rsidR="007F2591">
        <w:instrText>ADDIN CSL_CITATION { "citationItems" : [ { "id" : "ITEM-1", "itemData" : { "DOI" : "10.1093/bib/bbq077", "ISBN" : "1477-4054 (Electronic)\\n1467-5463 (Linking)", "ISSN" : "14675463", "PMID" : "21245079", "abstract" : "Next-generation sequencing platforms are dramatically reducing the cost of DNA sequencing. With these technologies, bases are inferred from light intensity signals, a process commonly referred to as base-calling. Thus, understanding and improving the quality of sequence data generated using these approaches are of high interest. Recently, a number of papers have characterized the biases associated with base-calling and proposed methodological improvements. In this review, we summarize recent development of base-calling approaches for the Illumina and Roche 454 sequencing platforms.", "author" : [ { "dropping-particle" : "", "family" : "Ledergerber", "given" : "Christian", "non-dropping-particle" : "", "parse-names" : false, "suffix" : "" }, { "dropping-particle" : "", "family" : "Dessimoz", "given" : "Christophe", "non-dropping-particle" : "", "parse-names" : false, "suffix" : "" } ], "container-title" : "Briefings in Bioinformatics", "id" : "ITEM-1", "issue" : "5", "issued" : { "date-parts" : [ [ "2011" ] ] }, "page" : "489-497", "title" : "Base-calling for next-generation sequencing platforms", "type" : "article-journal", "volume" : "12" }, "uris" : [ "http://www.mendeley.com/documents/?uuid=f6b00b2a-9db1-338f-aef8-014cd4eec29d" ] } ], "mendeley" : { "formattedCitation" : "(Ledergerber &amp; Dessimoz, 2011)", "plainTextFormattedCitation" : "(Ledergerber &amp; Dessimoz, 2011)", "previouslyFormattedCitation" : "(Ledergerber &amp; Dessimoz, 2011)" }, "properties" : { "noteIndex" : 0 }, "schema" : "https://github.com/citation-style-language/schema/raw/master/csl-citation.json" }</w:instrText>
      </w:r>
      <w:r w:rsidR="00092CCD">
        <w:fldChar w:fldCharType="separate"/>
      </w:r>
      <w:r w:rsidR="00092CCD" w:rsidRPr="00092CCD">
        <w:rPr>
          <w:noProof/>
        </w:rPr>
        <w:t>(Ledergerber &amp; Dessimoz, 2011)</w:t>
      </w:r>
      <w:r w:rsidR="00092CCD">
        <w:fldChar w:fldCharType="end"/>
      </w:r>
    </w:p>
    <w:p w:rsidR="00E77946" w:rsidRDefault="00761321" w:rsidP="00CD6317">
      <w:r>
        <w:t xml:space="preserve">Iga tsükli väljundiks on </w:t>
      </w:r>
      <w:r w:rsidR="007F2591">
        <w:t xml:space="preserve">intensiivsus-skoorid, mis konverteeritakse </w:t>
      </w:r>
      <w:proofErr w:type="spellStart"/>
      <w:r w:rsidR="007F2591">
        <w:t>base-calling</w:t>
      </w:r>
      <w:proofErr w:type="spellEnd"/>
      <w:r w:rsidR="007F2591">
        <w:t xml:space="preserve"> tarkvara abil nukleotiidiks ning tõenäosuseks, et tegu on just selle nukleotiidiga. Nende tõenäosuste põhjal arvutatakse igale nukleotiidile kvaliteediskoor. </w:t>
      </w:r>
      <w:r w:rsidR="007F2591">
        <w:fldChar w:fldCharType="begin" w:fldLock="1"/>
      </w:r>
      <w:r w:rsidR="00E77946">
        <w:instrText>ADDIN CSL_CITATION { "citationItems" : [ { "id" : "ITEM-1", "itemData" : { "DOI" : "10.1093/bib/bbv088", "ISSN" : "14774054", "PMID" : "26443614", "abstract" : "Recent advances in next-generation sequencing technology have yielded increasing cost-effectiveness and higher throughput produced per run, in turn, greatly influencing the analysis of DNA sequences. Among the various sequencing technologies, Illumina is by far the most widely used platform. However, the Illumina sequencing platform suffers from several imperfections that can be attributed to the chemical processes inherent to the sequencing-by-synthesis technology. With the enormous amounts of reads produced, statistical methodologies and computationally efficient algorithms are required to improve the accuracy and speed of base-calling. Over the past few years, several papers have proposed methods to model the various imperfections, giving rise to accurate and/or efficient base-calling algorithms. In this article, we provide a comprehensive comparison of the performance of recently developed base-callers and we present a general statistical model that unifies a large majority of these base-callers.", "author" : [ { "dropping-particle" : "", "family" : "Cacho", "given" : "Ashley", "non-dropping-particle" : "", "parse-names" : false, "suffix" : "" }, { "dropping-particle" : "", "family" : "Smirnova", "given" : "Ekaterina", "non-dropping-particle" : "", "parse-names" : false, "suffix" : "" }, { "dropping-particle" : "", "family" : "Huzurbazar", "given" : "Snehalata", "non-dropping-particle" : "", "parse-names" : false, "suffix" : "" }, { "dropping-particle" : "", "family" : "Cui", "given" : "Xinping", "non-dropping-particle" : "", "parse-names" : false, "suffix" : "" } ], "container-title" : "Briefings in Bioinformatics", "id" : "ITEM-1", "issue" : "5", "issued" : { "date-parts" : [ [ "2016", "9" ] ] }, "page" : "786-795", "title" : "A comparison of base-calling algorithms for illumina sequencing technology", "type" : "article-journal", "volume" : "17" }, "uris" : [ "http://www.mendeley.com/documents/?uuid=fab0bd5a-f493-3006-ae5c-9cc2f57d067a" ] } ], "mendeley" : { "formattedCitation" : "(Cacho, Smirnova, Huzurbazar, &amp; Cui, 2016)", "plainTextFormattedCitation" : "(Cacho, Smirnova, Huzurbazar, &amp; Cui, 2016)", "previouslyFormattedCitation" : "(Cacho, Smirnova, Huzurbazar, &amp; Cui, 2016)" }, "properties" : { "noteIndex" : 0 }, "schema" : "https://github.com/citation-style-language/schema/raw/master/csl-citation.json" }</w:instrText>
      </w:r>
      <w:r w:rsidR="007F2591">
        <w:fldChar w:fldCharType="separate"/>
      </w:r>
      <w:r w:rsidR="007F2591" w:rsidRPr="007F2591">
        <w:rPr>
          <w:noProof/>
        </w:rPr>
        <w:t>(Cacho, Smirnova, Huzurbazar, &amp; Cui, 2016)</w:t>
      </w:r>
      <w:r w:rsidR="007F2591">
        <w:fldChar w:fldCharType="end"/>
      </w:r>
      <w:r w:rsidR="007F2591">
        <w:t xml:space="preserve"> Levinuim viis kvaliteedi esitamiseks on </w:t>
      </w:r>
      <w:proofErr w:type="spellStart"/>
      <w:r w:rsidR="007F2591">
        <w:t>Phred</w:t>
      </w:r>
      <w:proofErr w:type="spellEnd"/>
      <w:r w:rsidR="007F2591">
        <w:t xml:space="preserve"> kvaliteediskoor </w:t>
      </w:r>
      <w:r w:rsidR="007F2591" w:rsidRPr="007F2591">
        <w:rPr>
          <w:i/>
        </w:rPr>
        <w:t>Q=-</w:t>
      </w:r>
      <w:r w:rsidR="007F2591">
        <w:rPr>
          <w:i/>
        </w:rPr>
        <w:t>10</w:t>
      </w:r>
      <w:r w:rsidR="007F2591" w:rsidRPr="007F2591">
        <w:rPr>
          <w:i/>
        </w:rPr>
        <w:t>log</w:t>
      </w:r>
      <w:r w:rsidR="007F2591" w:rsidRPr="007F2591">
        <w:rPr>
          <w:i/>
          <w:vertAlign w:val="subscript"/>
        </w:rPr>
        <w:t>10</w:t>
      </w:r>
      <w:r w:rsidR="007F2591" w:rsidRPr="007F2591">
        <w:rPr>
          <w:i/>
        </w:rPr>
        <w:t>P</w:t>
      </w:r>
      <w:r w:rsidR="007F2591">
        <w:t xml:space="preserve">, kus P on tõenäosus, et tegu on vale nukleotiidiga. </w:t>
      </w:r>
      <w:proofErr w:type="spellStart"/>
      <w:r w:rsidR="007F2591">
        <w:t>Phred</w:t>
      </w:r>
      <w:proofErr w:type="spellEnd"/>
      <w:r w:rsidR="007F2591">
        <w:t xml:space="preserve"> skoore esitatakse QUAL formaadis, mis </w:t>
      </w:r>
      <w:r w:rsidR="00E77946">
        <w:t xml:space="preserve">koosneb iga </w:t>
      </w:r>
      <w:proofErr w:type="spellStart"/>
      <w:r w:rsidR="00E77946" w:rsidRPr="00E77946">
        <w:rPr>
          <w:i/>
        </w:rPr>
        <w:t>read</w:t>
      </w:r>
      <w:r w:rsidR="00E77946">
        <w:t>i</w:t>
      </w:r>
      <w:proofErr w:type="spellEnd"/>
      <w:r w:rsidR="00E77946">
        <w:t xml:space="preserve"> kohta pä</w:t>
      </w:r>
      <w:r w:rsidR="007F2591">
        <w:t>isest ning täisa</w:t>
      </w:r>
      <w:r w:rsidR="00E77946">
        <w:t xml:space="preserve">rvude nimekirjast. </w:t>
      </w:r>
      <w:r w:rsidR="00E77946">
        <w:fldChar w:fldCharType="begin" w:fldLock="1"/>
      </w:r>
      <w:r w:rsidR="001A4E9B">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Fields, Goto, Heuer, &amp; Rice, 2009)", "plainTextFormattedCitation" : "(Cock, Fields, Goto, Heuer, &amp; Rice, 2009)", "previouslyFormattedCitation" : "(Cock, Fields, Goto, Heuer, &amp; Rice, 2009)" }, "properties" : { "noteIndex" : 0 }, "schema" : "https://github.com/citation-style-language/schema/raw/master/csl-citation.json" }</w:instrText>
      </w:r>
      <w:r w:rsidR="00E77946">
        <w:fldChar w:fldCharType="separate"/>
      </w:r>
      <w:r w:rsidR="00E77946" w:rsidRPr="00E77946">
        <w:rPr>
          <w:noProof/>
        </w:rPr>
        <w:t>(Cock, Fields, Goto, Heuer, &amp; Rice, 2009)</w:t>
      </w:r>
      <w:r w:rsidR="00E77946">
        <w:fldChar w:fldCharType="end"/>
      </w:r>
    </w:p>
    <w:p w:rsidR="00E77946" w:rsidRDefault="007F2591" w:rsidP="00CD6317">
      <w:r>
        <w:t>Kõige populaarsem formaat NGS andmete esitamiseks on tekstipõhine FASTQ formaat, mis sisaldab</w:t>
      </w:r>
      <w:r w:rsidR="00E77946">
        <w:t xml:space="preserve"> nelja tüüpi ridu (ranges järjekorras):</w:t>
      </w:r>
    </w:p>
    <w:p w:rsidR="00697ECE" w:rsidRDefault="00E77946" w:rsidP="00E77946">
      <w:pPr>
        <w:pStyle w:val="Loendilik"/>
        <w:numPr>
          <w:ilvl w:val="0"/>
          <w:numId w:val="6"/>
        </w:numPr>
      </w:pPr>
      <w:r>
        <w:t>@ märgiga algav päiserida</w:t>
      </w:r>
    </w:p>
    <w:p w:rsidR="00E77946" w:rsidRDefault="00E77946" w:rsidP="00E77946">
      <w:pPr>
        <w:pStyle w:val="Loendilik"/>
        <w:numPr>
          <w:ilvl w:val="0"/>
          <w:numId w:val="6"/>
        </w:numPr>
      </w:pPr>
      <w:r>
        <w:t xml:space="preserve">Järjestuse rida/read </w:t>
      </w:r>
    </w:p>
    <w:p w:rsidR="00E77946" w:rsidRDefault="00E77946" w:rsidP="00E77946">
      <w:pPr>
        <w:pStyle w:val="Loendilik"/>
        <w:numPr>
          <w:ilvl w:val="0"/>
          <w:numId w:val="6"/>
        </w:numPr>
      </w:pPr>
      <w:r>
        <w:t>+ märgiga algav valikuline päiserea kordus</w:t>
      </w:r>
    </w:p>
    <w:p w:rsidR="00E77946" w:rsidRDefault="00E77946" w:rsidP="00E77946">
      <w:pPr>
        <w:pStyle w:val="Loendilik"/>
        <w:numPr>
          <w:ilvl w:val="0"/>
          <w:numId w:val="6"/>
        </w:numPr>
      </w:pPr>
      <w:r>
        <w:t>Kvaliteediskooride rida</w:t>
      </w:r>
    </w:p>
    <w:p w:rsidR="00E77946" w:rsidRPr="00CD6317" w:rsidRDefault="007B0361" w:rsidP="00E77946">
      <w:r>
        <w:t>Faili suuruse piiramiseks esitatakse kvaliteediskoorid vahemikus 0-93 ühe sümbolina ASCII vahemikust 33-126. See formaat võimaldab kvaliteediskoori väga täpset esitamist vahemikus 1.0 (vale nukleotiid) kuni 10</w:t>
      </w:r>
      <w:r w:rsidRPr="007B0361">
        <w:rPr>
          <w:vertAlign w:val="superscript"/>
        </w:rPr>
        <w:t>-9.3</w:t>
      </w:r>
      <w:r>
        <w:t xml:space="preserve"> (väga täpselt määratud nukleotiid). </w:t>
      </w:r>
      <w:r w:rsidR="001A4E9B">
        <w:fldChar w:fldCharType="begin" w:fldLock="1"/>
      </w:r>
      <w:r w:rsidR="00727D5C">
        <w:instrText>ADDIN CSL_CITATION { "citationItems" : [ { "id" : "ITEM-1", "itemData" : { "DOI" : "10.1093/nar/gkp1137", "ISBN" : "1362-4962 (Electronic)\\r0305-1048 (Linking)", "ISSN" : "03051048", "PMID" : "20015970", "abstract" : "FASTQ has emerged as a common file format for sharing sequencing read data combining both the sequence and an associated per base quality score, despite lacking any formal definition to date, and existing in at least three incompatible variants. This article defines the FASTQ format, covering the original Sanger standard, the Solexa/Illumina variants and conversion between them, based on publicly available information such as the MAQ documentation and conventions recently agreed by the Open Bioinformatics Foundation projects Biopython, BioPerl, BioRuby, BioJava and EMBOSS. Being an open access publication, it is hoped that this description, with the example files provided as Supplementary Data, will serve in future as a reference for this important file format.", "author" : [ { "dropping-particle" : "", "family" : "Cock", "given" : "Peter J A", "non-dropping-particle" : "", "parse-names" : false, "suffix" : "" }, { "dropping-particle" : "", "family" : "Fields", "given" : "Christopher J.", "non-dropping-particle" : "", "parse-names" : false, "suffix" : "" }, { "dropping-particle" : "", "family" : "Goto", "given" : "Naohisa", "non-dropping-particle" : "", "parse-names" : false, "suffix" : "" }, { "dropping-particle" : "", "family" : "Heuer", "given" : "Michael L.", "non-dropping-particle" : "", "parse-names" : false, "suffix" : "" }, { "dropping-particle" : "", "family" : "Rice", "given" : "Peter M.", "non-dropping-particle" : "", "parse-names" : false, "suffix" : "" } ], "container-title" : "Nucleic Acids Research", "id" : "ITEM-1", "issue" : "6", "issued" : { "date-parts" : [ [ "2009" ] ] }, "page" : "1767-1771", "title" : "The Sanger FASTQ file format for sequences with quality scores, and the Solexa/Illumina FASTQ variants", "type" : "article-journal", "volume" : "38" }, "uris" : [ "http://www.mendeley.com/documents/?uuid=4a2d6031-3c95-3893-af4e-02960e63b083" ] } ], "mendeley" : { "formattedCitation" : "(Cock et al., 2009)", "plainTextFormattedCitation" : "(Cock et al., 2009)", "previouslyFormattedCitation" : "(Cock et al., 2009)" }, "properties" : { "noteIndex" : 0 }, "schema" : "https://github.com/citation-style-language/schema/raw/master/csl-citation.json" }</w:instrText>
      </w:r>
      <w:r w:rsidR="001A4E9B">
        <w:fldChar w:fldCharType="separate"/>
      </w:r>
      <w:r w:rsidR="001A4E9B" w:rsidRPr="001A4E9B">
        <w:rPr>
          <w:noProof/>
        </w:rPr>
        <w:t>(Cock et al., 2009)</w:t>
      </w:r>
      <w:r w:rsidR="001A4E9B">
        <w:fldChar w:fldCharType="end"/>
      </w:r>
    </w:p>
    <w:p w:rsidR="005A6DDA" w:rsidRDefault="00B5153E" w:rsidP="005A6DDA">
      <w:pPr>
        <w:pStyle w:val="Pealkiri3"/>
      </w:pPr>
      <w:proofErr w:type="spellStart"/>
      <w:r>
        <w:t>Sekveneerimiskatvus</w:t>
      </w:r>
      <w:proofErr w:type="spellEnd"/>
    </w:p>
    <w:p w:rsidR="00046BE9" w:rsidRPr="00046BE9" w:rsidRDefault="003B0CDB" w:rsidP="00046BE9">
      <w:proofErr w:type="spellStart"/>
      <w:r>
        <w:t>Sekveneerimiskatvuse</w:t>
      </w:r>
      <w:proofErr w:type="spellEnd"/>
      <w:r>
        <w:t xml:space="preserve"> ehk katvuse all mõeldakse</w:t>
      </w:r>
      <w:r w:rsidR="00F569B1">
        <w:t xml:space="preserve"> </w:t>
      </w:r>
      <w:proofErr w:type="spellStart"/>
      <w:r w:rsidR="00F569B1" w:rsidRPr="00F569B1">
        <w:rPr>
          <w:i/>
        </w:rPr>
        <w:t>read</w:t>
      </w:r>
      <w:r w:rsidR="00F569B1">
        <w:t>ide</w:t>
      </w:r>
      <w:proofErr w:type="spellEnd"/>
      <w:r w:rsidR="00F569B1">
        <w:t xml:space="preserve"> arvu, mis on joondatult genoomil kohakuti. </w:t>
      </w:r>
      <w:r w:rsidR="005015BC">
        <w:t xml:space="preserve">Kuna NGS tehnoloogiad teevad nukleotiidide määramisel vigu, on variantide määramiseks oluline, et üks positsioon genoomis oleks loetud mitu korda. </w:t>
      </w:r>
      <w:r w:rsidR="00727D5C">
        <w:fldChar w:fldCharType="begin" w:fldLock="1"/>
      </w:r>
      <w:r w:rsidR="00C90D91">
        <w:instrText>ADDIN CSL_CITATION { "citationItems" : [ { "id" : "ITEM-1", "itemData" : { "DOI" : "10.1007/s40142-015-0076-8", "ISBN" : "10.1007/s40142-015-0076-8", "ISSN" : "2167-4876", "PMID" : "26566462", "abstract" : "Identifying disease-causing mutations in DNA has long been the goal of genetic medicine. In the last decade, the toolkit for discovering DNA variants has undergone rapid evolution: mutations that were historically discovered by analog approaches like Sanger sequencing and multiplex ligation-dependent probe amplification (\"MLPA\") can now be decoded from a digital signal with next-generation sequencing (\"NGS\"). Given the explosive growth of NGS-based tests in the clinic, it is of the utmost importance that medical practitioners have a fundamental understanding of the newest NGS methodologies. To that end, here we provide a very basic overview of how NGS works, with particular emphasis on the close resemblance between the underlying chemistry of Sanger sequencing and NGS. Using a pair of simple analogies, we develop an intuitive framework for understanding how high-confidence detection of single-nucleotide polymorphisms, indels, and large deletions/duplications is possible with NGS alone.", "author" : [ { "dropping-particle" : "", "family" : "Muzzey", "given" : "Dale", "non-dropping-particle" : "", "parse-names" : false, "suffix" : "" }, { "dropping-particle" : "", "family" : "Evans", "given" : "Eric A.", "non-dropping-particle" : "", "parse-names" : false, "suffix" : "" }, { "dropping-particle" : "", "family" : "Lieber", "given" : "Caroline", "non-dropping-particle" : "", "parse-names" : false, "suffix" : "" } ], "container-title" : "Current Genetic Medicine Reports", "id" : "ITEM-1", "issue" : "4", "issued" : { "date-parts" : [ [ "2015", "12", "4" ] ] }, "page" : "158-165", "publisher" : "Springer US", "title" : "Understanding the Basics of NGS: From Mechanism to Variant Calling", "type" : "article-journal", "volume" : "3" }, "uris" : [ "http://www.mendeley.com/documents/?uuid=c106ea64-5a3d-3d92-8e1b-11fb4b8be7fe" ] } ], "mendeley" : { "formattedCitation" : "(Muzzey et al., 2015)", "plainTextFormattedCitation" : "(Muzzey et al., 2015)", "previouslyFormattedCitation" : "(Muzzey et al., 2015)" }, "properties" : { "noteIndex" : 0 }, "schema" : "https://github.com/citation-style-language/schema/raw/master/csl-citation.json" }</w:instrText>
      </w:r>
      <w:r w:rsidR="00727D5C">
        <w:fldChar w:fldCharType="separate"/>
      </w:r>
      <w:r w:rsidR="00727D5C" w:rsidRPr="00727D5C">
        <w:rPr>
          <w:noProof/>
        </w:rPr>
        <w:t>(Muzzey et al., 2015)</w:t>
      </w:r>
      <w:r w:rsidR="00727D5C">
        <w:fldChar w:fldCharType="end"/>
      </w:r>
    </w:p>
    <w:p w:rsidR="006B5E24" w:rsidRDefault="00F81BEA" w:rsidP="00F81BEA">
      <w:pPr>
        <w:pStyle w:val="Pealkiri3"/>
      </w:pPr>
      <w:proofErr w:type="spellStart"/>
      <w:r>
        <w:lastRenderedPageBreak/>
        <w:t>Sequence</w:t>
      </w:r>
      <w:proofErr w:type="spellEnd"/>
      <w:r>
        <w:t xml:space="preserve"> Read </w:t>
      </w:r>
      <w:proofErr w:type="spellStart"/>
      <w:r>
        <w:t>Archive</w:t>
      </w:r>
      <w:proofErr w:type="spellEnd"/>
    </w:p>
    <w:p w:rsidR="00F81BEA" w:rsidRDefault="00F81BEA" w:rsidP="00F81BEA">
      <w:proofErr w:type="spellStart"/>
      <w:r>
        <w:t>Sequence</w:t>
      </w:r>
      <w:proofErr w:type="spellEnd"/>
      <w:r>
        <w:t xml:space="preserve"> Read </w:t>
      </w:r>
      <w:proofErr w:type="spellStart"/>
      <w:r>
        <w:t>Archive</w:t>
      </w:r>
      <w:proofErr w:type="spellEnd"/>
      <w:r>
        <w:t xml:space="preserve"> (SRA) on teise generatsiooni </w:t>
      </w:r>
      <w:proofErr w:type="spellStart"/>
      <w:r>
        <w:t>sekveneerimisandmete</w:t>
      </w:r>
      <w:proofErr w:type="spellEnd"/>
      <w:r>
        <w:t xml:space="preserve"> avalik arhiiv, mida haldab </w:t>
      </w:r>
      <w:proofErr w:type="spellStart"/>
      <w:r>
        <w:t>National</w:t>
      </w:r>
      <w:proofErr w:type="spellEnd"/>
      <w:r>
        <w:t xml:space="preserve"> </w:t>
      </w:r>
      <w:proofErr w:type="spellStart"/>
      <w:r>
        <w:t>Center</w:t>
      </w:r>
      <w:proofErr w:type="spellEnd"/>
      <w:r>
        <w:t xml:space="preserve"> </w:t>
      </w:r>
      <w:proofErr w:type="spellStart"/>
      <w:r>
        <w:t>for</w:t>
      </w:r>
      <w:proofErr w:type="spellEnd"/>
      <w:r>
        <w:t xml:space="preserve"> </w:t>
      </w:r>
      <w:proofErr w:type="spellStart"/>
      <w:r>
        <w:t>Biotechnology</w:t>
      </w:r>
      <w:proofErr w:type="spellEnd"/>
      <w:r>
        <w:t xml:space="preserve"> </w:t>
      </w:r>
      <w:proofErr w:type="spellStart"/>
      <w:r>
        <w:t>Information</w:t>
      </w:r>
      <w:proofErr w:type="spellEnd"/>
      <w:r>
        <w:t xml:space="preserve"> (NCBI). Arhiiv sisaldab töötlemata </w:t>
      </w:r>
      <w:proofErr w:type="spellStart"/>
      <w:r>
        <w:t>sekveneerimisandmeid</w:t>
      </w:r>
      <w:proofErr w:type="spellEnd"/>
      <w:r>
        <w:t xml:space="preserve"> ning </w:t>
      </w:r>
      <w:proofErr w:type="spellStart"/>
      <w:r>
        <w:t>metaandmeid</w:t>
      </w:r>
      <w:proofErr w:type="spellEnd"/>
      <w:r>
        <w:t xml:space="preserve">. Arhiiv on ligipääsetav aadressil </w:t>
      </w:r>
      <w:hyperlink r:id="rId8" w:history="1">
        <w:r w:rsidRPr="0022733E">
          <w:rPr>
            <w:rStyle w:val="Hperlink"/>
          </w:rPr>
          <w:t>https://www.ncbi.nlm.nih.gov/sra/</w:t>
        </w:r>
      </w:hyperlink>
      <w:r>
        <w:t xml:space="preserve">. </w:t>
      </w:r>
      <w:r>
        <w:fldChar w:fldCharType="begin" w:fldLock="1"/>
      </w:r>
      <w:r w:rsidR="00B5153E">
        <w:instrText>ADDIN CSL_CITATION { "citationItems" : [ { "id" : "ITEM-1", "itemData" : { "DOI" : "10.1093/nar/gkr854", "ISBN" : "1362-4962 (Electronic)\\r0305-1048 (Linking)", "ISSN" : "03051048", "PMID" : "22009675", "abstract" : "New generation sequencing platforms are producing data with significantly higher throughput and lower cost. A portion of this capacity is devoted to individual and community scientific projects. As these projects reach publication, raw sequencing datasets are submitted into the primary next-generation sequence data archive, the Sequence Read Archive (SRA). Archiving experimental data is the key to the progress of reproducible science. The SRA was established as a public repository for next-generation sequence data as a part of the International Nucleotide Sequence Database Collaboration (INSDC). INSDC is composed of the National Center for Biotechnology Information (NCBI), the European Bioinformatics Institute (EBI) and the DNA Data Bank of Japan (DDBJ). The SRA is accessible at www.ncbi.nlm.nih.gov/sra from NCBI, at www.ebi.ac.uk/ena from EBI and at trace.ddbj.nig.ac.jp from DDBJ. In this article, we present the content and structure of the SRA and report on updated metadata structures, submission file formats and supported sequencing platforms. We also briefly outline our various responses to the challenge of explosive data growth.", "author" : [ { "dropping-particle" : "", "family" : "Kodama", "given" : "Yuichi", "non-dropping-particle" : "", "parse-names" : false, "suffix" : "" }, { "dropping-particle" : "", "family" : "Shumway", "given" : "Martin", "non-dropping-particle" : "", "parse-names" : false, "suffix" : "" }, { "dropping-particle" : "", "family" : "Leinonen", "given" : "Rasko", "non-dropping-particle" : "", "parse-names" : false, "suffix" : "" } ], "container-title" : "Nucleic Acids Research", "id" : "ITEM-1", "issue" : "D1", "issued" : { "date-parts" : [ [ "2012" ] ] }, "title" : "The sequence read archive: Explosive growth of sequencing data", "type" : "article-journal", "volume" : "40" }, "uris" : [ "http://www.mendeley.com/documents/?uuid=35f94812-cc88-3116-9cec-ae949c4d785e" ] } ], "mendeley" : { "formattedCitation" : "(Kodama, Shumway, &amp; Leinonen, 2012)", "plainTextFormattedCitation" : "(Kodama, Shumway, &amp; Leinonen, 2012)", "previouslyFormattedCitation" : "(Kodama, Shumway, &amp; Leinonen, 2012)" }, "properties" : { "noteIndex" : 0 }, "schema" : "https://github.com/citation-style-language/schema/raw/master/csl-citation.json" }</w:instrText>
      </w:r>
      <w:r>
        <w:fldChar w:fldCharType="separate"/>
      </w:r>
      <w:r w:rsidRPr="00F81BEA">
        <w:rPr>
          <w:noProof/>
        </w:rPr>
        <w:t>(Kodama, Shumway, &amp; Leinonen, 2012)</w:t>
      </w:r>
      <w:r>
        <w:fldChar w:fldCharType="end"/>
      </w:r>
    </w:p>
    <w:p w:rsidR="002B127D" w:rsidRDefault="002B127D" w:rsidP="00F81BEA">
      <w:r>
        <w:t xml:space="preserve">SRA andmete kasutamiseks on vajalik tööriistakomplekt nimega SRA </w:t>
      </w:r>
      <w:proofErr w:type="spellStart"/>
      <w:r>
        <w:t>Toolkit</w:t>
      </w:r>
      <w:proofErr w:type="spellEnd"/>
      <w:r>
        <w:t xml:space="preserve">. See võimaldab arhiivifailid viia edasiseks analüüsiks sobivale kujule. Andmete allalaadimiseks tuleb kasutada tööriista </w:t>
      </w:r>
      <w:proofErr w:type="spellStart"/>
      <w:r w:rsidRPr="002B127D">
        <w:rPr>
          <w:i/>
        </w:rPr>
        <w:t>prefetch</w:t>
      </w:r>
      <w:proofErr w:type="spellEnd"/>
      <w:r>
        <w:t>. See laeb alla arhiivifaili ning referentsfailid millest arhiivifail sõltub. (</w:t>
      </w:r>
      <w:hyperlink r:id="rId9" w:history="1">
        <w:r w:rsidRPr="0022733E">
          <w:rPr>
            <w:rStyle w:val="Hperlink"/>
          </w:rPr>
          <w:t>https://github.com/ncbi/sra-tools/wiki/HowTo:-Access-SRA-Data</w:t>
        </w:r>
      </w:hyperlink>
      <w:r>
        <w:t xml:space="preserve">) </w:t>
      </w:r>
    </w:p>
    <w:p w:rsidR="00B71E86" w:rsidRDefault="00B5153E" w:rsidP="00B5153E">
      <w:pPr>
        <w:pStyle w:val="Pealkiri3"/>
      </w:pPr>
      <w:r>
        <w:t>CONVERGE andmestik</w:t>
      </w:r>
    </w:p>
    <w:p w:rsidR="00B5153E" w:rsidRDefault="00B5153E" w:rsidP="00B5153E">
      <w:r>
        <w:t xml:space="preserve">CONVERGE andmestik on SRA andmebaasis avalikult saadaolev andmekogu, mis sisaldab 11670 </w:t>
      </w:r>
      <w:proofErr w:type="spellStart"/>
      <w:r>
        <w:t>Han</w:t>
      </w:r>
      <w:proofErr w:type="spellEnd"/>
      <w:r>
        <w:t xml:space="preserve"> Hiina naise madala katvusega täisgenoomi </w:t>
      </w:r>
      <w:proofErr w:type="spellStart"/>
      <w:r>
        <w:t>sekveneerimisandmeid</w:t>
      </w:r>
      <w:proofErr w:type="spellEnd"/>
      <w:r>
        <w:t>. Andmed koguti depressioonihäire uurimise käigus. Andmekogu keskmine tuumagenoomi katvus on 1,7 kordne, inimeste vanused on vahemikus 30-60 ning alla laadides on andmete maht umbes 100 terabaiti.</w:t>
      </w:r>
      <w:r w:rsidR="001A1A5D">
        <w:t xml:space="preserve"> </w:t>
      </w:r>
      <w:proofErr w:type="spellStart"/>
      <w:r w:rsidR="001A1A5D">
        <w:t>Sekveneerimiseks</w:t>
      </w:r>
      <w:proofErr w:type="spellEnd"/>
      <w:r w:rsidR="001A1A5D">
        <w:t xml:space="preserve"> kasutati </w:t>
      </w:r>
      <w:proofErr w:type="spellStart"/>
      <w:r w:rsidR="001A1A5D">
        <w:t>Illumina</w:t>
      </w:r>
      <w:proofErr w:type="spellEnd"/>
      <w:r w:rsidR="001A1A5D">
        <w:t xml:space="preserve"> </w:t>
      </w:r>
      <w:proofErr w:type="spellStart"/>
      <w:r w:rsidR="001A1A5D">
        <w:t>Hiseq</w:t>
      </w:r>
      <w:proofErr w:type="spellEnd"/>
      <w:r w:rsidR="001A1A5D">
        <w:t xml:space="preserve"> sead</w:t>
      </w:r>
      <w:r w:rsidR="0017488E">
        <w:t>meid</w:t>
      </w:r>
      <w:r w:rsidR="001A1A5D">
        <w:t>.</w:t>
      </w:r>
      <w:r>
        <w:t xml:space="preserve"> </w:t>
      </w:r>
      <w:r>
        <w:fldChar w:fldCharType="begin" w:fldLock="1"/>
      </w:r>
      <w:r w:rsidR="00C94B0C">
        <w:instrText>ADDIN CSL_CITATION { "citationItems" : [ { "id" : "ITEM-1", "itemData" : { "DOI" : "10.1038/sdata.2017.11", "ISSN" : "2052-4463", "PMID" : "28195579", "abstract" : "The China, Oxford and Virginia Commonwealth University Experimental Research on Genetic Epidemiology (CONVERGE) project on Major Depressive Disorder (MDD) sequenced 11,670 female Han Chinese at low-coverage (1.7X), providing the first large-scale whole genome sequencing resource representative of the largest ethnic group in the world. Samples are collected from 58 hospitals from 23 provinces around China. We are able to call 22 million high quality single nucleotide polymorphisms (SNP) from the nuclear genome, representing the largest SNP call set from an East Asian population to date. We use these variants for imputation of genotypes across all samples, and this has allowed us to perform a successful genome wide association study (GWAS) on MDD. The utility of these data can be extended to studies of genetic ancestry in the Han Chinese and evolutionary genetics when integrated with data from other populations. Molecular phenotypes, such as copy number variations and structural variations can be detected, quantified and analysed in similar ways.", "author" : [ { "dropping-particle" : "", "family" : "Cai", "given" : "Na", "non-dropping-particle" : "", "parse-names" : false, "suffix" : "" }, { "dropping-particle" : "", "family" : "Bigdeli", "given" : "Tim B", "non-dropping-particle" : "", "parse-names" : false, "suffix" : "" }, { "dropping-particle" : "", "family" : "Kretzschmar", "given" : "Warren W", "non-dropping-particle" : "", "parse-names" : false, "suffix" : "" }, { "dropping-particle" : "", "family" : "Li", "given" : "Yihan", "non-dropping-particle" : "", "parse-names" : false, "suffix" : "" }, { "dropping-particle" : "", "family" : "Liang", "given" : "Jieqin", "non-dropping-particle" : "", "parse-names" : false, "suffix" : "" }, { "dropping-particle" : "", "family" : "Hu", "given" : "Jingchu", "non-dropping-particle" : "", "parse-names" : false, "suffix" : "" }, { "dropping-particle" : "", "family" : "Peterson", "given" : "Roseann E", "non-dropping-particle" : "", "parse-names" : false, "suffix" : "" }, { "dropping-particle" : "", "family" : "Bacanu", "given" : "Silviu", "non-dropping-particle" : "", "parse-names" : false, "suffix" : "" }, { "dropping-particle" : "", "family" : "Webb", "given" : "Bradley Todd", "non-dropping-particle" : "", "parse-names" : false, "suffix" : "" }, { "dropping-particle" : "", "family" : "Riley", "given" : "Brien", "non-dropping-particle" : "", "parse-names" : false, "suffix" : "" }, { "dropping-particle" : "", "family" : "Li", "given" : "Qibin", "non-dropping-particle" : "", "parse-names" : false, "suffix" : "" }, { "dropping-particle" : "", "family" : "Marchini", "given" : "Jonathan", "non-dropping-particle" : "", "parse-names" : false, "suffix" : "" }, { "dropping-particle" : "", "family" : "Mott", "given" : "Richard", "non-dropping-particle" : "", "parse-names" : false, "suffix" : "" }, { "dropping-particle" : "", "family" : "Kendler", "given" : "Kenneth S", "non-dropping-particle" : "", "parse-names" : false, "suffix" : "" }, { "dropping-particle" : "", "family" : "Flint", "given" : "Jonathan", "non-dropping-particle" : "", "parse-names" : false, "suffix" : "" } ], "container-title" : "Scientific data", "id" : "ITEM-1", "issued" : { "date-parts" : [ [ "2017", "2", "14" ] ] }, "page" : "170011", "publisher" : "Nature Publishing Group", "title" : "11,670 whole-genome sequences representative of the Han Chinese population from the CONVERGE project.", "type" : "article-journal", "volume" : "4" }, "uris" : [ "http://www.mendeley.com/documents/?uuid=9f2e8099-726c-3667-b518-6aa9c252596a" ] } ], "mendeley" : { "formattedCitation" : "(Cai et al., 2017)", "plainTextFormattedCitation" : "(Cai et al., 2017)", "previouslyFormattedCitation" : "(Cai et al., 2017)" }, "properties" : { "noteIndex" : 0 }, "schema" : "https://github.com/citation-style-language/schema/raw/master/csl-citation.json" }</w:instrText>
      </w:r>
      <w:r>
        <w:fldChar w:fldCharType="separate"/>
      </w:r>
      <w:r w:rsidRPr="00B5153E">
        <w:rPr>
          <w:noProof/>
        </w:rPr>
        <w:t>(Cai et al., 2017)</w:t>
      </w:r>
      <w:r>
        <w:fldChar w:fldCharType="end"/>
      </w:r>
    </w:p>
    <w:p w:rsidR="00941E16" w:rsidRDefault="00941E16" w:rsidP="00941E16">
      <w:pPr>
        <w:keepNext/>
      </w:pPr>
      <w:r>
        <w:rPr>
          <w:noProof/>
          <w:lang w:eastAsia="et-EE"/>
        </w:rPr>
        <w:drawing>
          <wp:inline distT="0" distB="0" distL="0" distR="0" wp14:anchorId="1CBCA15B" wp14:editId="1D98F6E5">
            <wp:extent cx="5760085" cy="3437890"/>
            <wp:effectExtent l="0" t="0" r="0" b="0"/>
            <wp:docPr id="4" name="Pil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60085" cy="3437890"/>
                    </a:xfrm>
                    <a:prstGeom prst="rect">
                      <a:avLst/>
                    </a:prstGeom>
                  </pic:spPr>
                </pic:pic>
              </a:graphicData>
            </a:graphic>
          </wp:inline>
        </w:drawing>
      </w:r>
    </w:p>
    <w:p w:rsidR="00941E16" w:rsidRPr="00941E16" w:rsidRDefault="00941E16" w:rsidP="00941E16">
      <w:pPr>
        <w:pStyle w:val="Pealdis"/>
        <w:rPr>
          <w:sz w:val="24"/>
        </w:rPr>
      </w:pPr>
      <w:bookmarkStart w:id="1" w:name="_Ref483428041"/>
      <w:bookmarkStart w:id="2" w:name="_Ref483428052"/>
      <w:r w:rsidRPr="00941E16">
        <w:rPr>
          <w:b/>
          <w:i w:val="0"/>
          <w:sz w:val="24"/>
        </w:rPr>
        <w:t xml:space="preserve">Joonis </w:t>
      </w:r>
      <w:r w:rsidRPr="00941E16">
        <w:rPr>
          <w:b/>
          <w:i w:val="0"/>
          <w:sz w:val="24"/>
        </w:rPr>
        <w:fldChar w:fldCharType="begin"/>
      </w:r>
      <w:r w:rsidRPr="00941E16">
        <w:rPr>
          <w:b/>
          <w:i w:val="0"/>
          <w:sz w:val="24"/>
        </w:rPr>
        <w:instrText xml:space="preserve"> SEQ Joonis \* ARABIC </w:instrText>
      </w:r>
      <w:r w:rsidRPr="00941E16">
        <w:rPr>
          <w:b/>
          <w:i w:val="0"/>
          <w:sz w:val="24"/>
        </w:rPr>
        <w:fldChar w:fldCharType="separate"/>
      </w:r>
      <w:r w:rsidR="006E0EAA">
        <w:rPr>
          <w:b/>
          <w:i w:val="0"/>
          <w:noProof/>
          <w:sz w:val="24"/>
        </w:rPr>
        <w:t>2</w:t>
      </w:r>
      <w:r w:rsidRPr="00941E16">
        <w:rPr>
          <w:b/>
          <w:i w:val="0"/>
          <w:sz w:val="24"/>
        </w:rPr>
        <w:fldChar w:fldCharType="end"/>
      </w:r>
      <w:bookmarkEnd w:id="2"/>
      <w:r w:rsidRPr="00941E16">
        <w:rPr>
          <w:sz w:val="24"/>
        </w:rPr>
        <w:t xml:space="preserve"> CONVERGE andmestiku tuumagenoomi katvus. Keskmine katvus on 1.7X.</w:t>
      </w:r>
      <w:bookmarkEnd w:id="1"/>
    </w:p>
    <w:p w:rsidR="00BE5F40" w:rsidRDefault="00F8397D" w:rsidP="00F8397D">
      <w:pPr>
        <w:pStyle w:val="Pealkiri2"/>
      </w:pPr>
      <w:proofErr w:type="spellStart"/>
      <w:r>
        <w:t>K-mer</w:t>
      </w:r>
      <w:proofErr w:type="spellEnd"/>
      <w:r>
        <w:t xml:space="preserve"> metoodika </w:t>
      </w:r>
      <w:proofErr w:type="spellStart"/>
      <w:r>
        <w:t>sekveneerimisandmete</w:t>
      </w:r>
      <w:proofErr w:type="spellEnd"/>
      <w:r>
        <w:t xml:space="preserve"> analüüsis</w:t>
      </w:r>
    </w:p>
    <w:p w:rsidR="00542E73" w:rsidRDefault="00542E73" w:rsidP="00F71F4C">
      <w:r>
        <w:t xml:space="preserve">Traditsioonilised </w:t>
      </w:r>
      <w:proofErr w:type="spellStart"/>
      <w:r>
        <w:t>sekveneerimisandmete</w:t>
      </w:r>
      <w:proofErr w:type="spellEnd"/>
      <w:r>
        <w:t xml:space="preserve"> analüüsi meetodid põhinevad </w:t>
      </w:r>
      <w:proofErr w:type="spellStart"/>
      <w:r>
        <w:t>sekveneeritud</w:t>
      </w:r>
      <w:proofErr w:type="spellEnd"/>
      <w:r>
        <w:t xml:space="preserve"> lõikude referentsile joondamisel. Joondamisele põhinevate analüüside tulemused ning </w:t>
      </w:r>
      <w:r>
        <w:lastRenderedPageBreak/>
        <w:t xml:space="preserve">keerukus on väga tundlikud joondamisparameetrite valikule ja seega veaohtlikud. Samuti on lõikude referentsile joondamine arvutuslikult väga kulukas, mis võib viia selleni, et andmete kogumisvõimekus ületab analüüsivõimekuse. Samuti on probleemiks järjestused, mis sobivad referentsile mitmesse kohta. </w:t>
      </w:r>
      <w:r>
        <w:fldChar w:fldCharType="begin" w:fldLock="1"/>
      </w:r>
      <w:r w:rsidR="00A61B94">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Mount, &amp; Kingsford, 2014)", "plainTextFormattedCitation" : "(Patro, Mount, &amp; Kingsford, 2014)", "previouslyFormattedCitation" : "(Patro, Mount, &amp; Kingsford, 2014)" }, "properties" : { "noteIndex" : 0 }, "schema" : "https://github.com/citation-style-language/schema/raw/master/csl-citation.json" }</w:instrText>
      </w:r>
      <w:r>
        <w:fldChar w:fldCharType="separate"/>
      </w:r>
      <w:r w:rsidRPr="00542E73">
        <w:rPr>
          <w:noProof/>
        </w:rPr>
        <w:t>(Patro, Mount, &amp; Kingsford, 2014)</w:t>
      </w:r>
      <w:r>
        <w:fldChar w:fldCharType="end"/>
      </w:r>
    </w:p>
    <w:p w:rsidR="00A61B94" w:rsidRDefault="00542E73" w:rsidP="00F71F4C">
      <w:r>
        <w:t xml:space="preserve">Mõiste </w:t>
      </w:r>
      <w:proofErr w:type="spellStart"/>
      <w:r>
        <w:t>k-mer</w:t>
      </w:r>
      <w:proofErr w:type="spellEnd"/>
      <w:r>
        <w:t xml:space="preserve"> viitab kõikidele kindla pikkusega osasõn</w:t>
      </w:r>
      <w:r w:rsidR="00F84071">
        <w:t>e</w:t>
      </w:r>
      <w:r>
        <w:t xml:space="preserve">dele, mida </w:t>
      </w:r>
      <w:r w:rsidR="00F84071">
        <w:t>sõne sisaldab. K on osasõne pikkus.</w:t>
      </w:r>
      <w:r w:rsidR="00A61B94">
        <w:t xml:space="preserve"> </w:t>
      </w:r>
      <w:r w:rsidR="00A61B94">
        <w:fldChar w:fldCharType="begin" w:fldLock="1"/>
      </w:r>
      <w:r w:rsidR="0073612E">
        <w:instrText>ADDIN CSL_CITATION { "citationItems" : [ { "id" : "ITEM-1", "itemData" : { "DOI" : "10.1038/nbt.2023", "ISBN" : "0000110010111", "ISSN" : "1087-0156", "PMID" : "22068540", "abstract" : "A mathematical concept known as a de Bruijn graph turns the formidable challenge of assembling a contiguous genome from billions of short sequencing reads into a tractable computational problem.", "author" : [ { "dropping-particle" : "", "family" : "Compeau", "given" : "Phillip E C", "non-dropping-particle" : "", "parse-names" : false, "suffix" : "" }, { "dropping-particle" : "", "family" : "Pevzner", "given" : "Pavel A", "non-dropping-particle" : "", "parse-names" : false, "suffix" : "" }, { "dropping-particle" : "", "family" : "Tesler", "given" : "Glenn", "non-dropping-particle" : "", "parse-names" : false, "suffix" : "" } ], "container-title" : "Nature Biotechnology", "id" : "ITEM-1", "issue" : "11", "issued" : { "date-parts" : [ [ "2011" ] ] }, "page" : "987-991", "title" : "How to apply de Bruijn graphs to genome assembly", "type" : "article-journal", "volume" : "29" }, "uris" : [ "http://www.mendeley.com/documents/?uuid=e605747f-1a94-3b5d-b366-972246eb9fc5" ] } ], "mendeley" : { "formattedCitation" : "(Compeau, Pevzner, &amp; Tesler, 2011)", "plainTextFormattedCitation" : "(Compeau, Pevzner, &amp; Tesler, 2011)", "previouslyFormattedCitation" : "(Compeau, Pevzner, &amp; Tesler, 2011)" }, "properties" : { "noteIndex" : 0 }, "schema" : "https://github.com/citation-style-language/schema/raw/master/csl-citation.json" }</w:instrText>
      </w:r>
      <w:r w:rsidR="00A61B94">
        <w:fldChar w:fldCharType="separate"/>
      </w:r>
      <w:r w:rsidR="00F30BC3" w:rsidRPr="00F30BC3">
        <w:rPr>
          <w:noProof/>
        </w:rPr>
        <w:t>(Compeau, Pevzner, &amp; Tesler, 2011)</w:t>
      </w:r>
      <w:r w:rsidR="00A61B94">
        <w:fldChar w:fldCharType="end"/>
      </w:r>
      <w:r w:rsidR="00F84071">
        <w:t xml:space="preserve"> Näiteks sõne </w:t>
      </w:r>
      <w:r w:rsidR="00F84071" w:rsidRPr="00F84071">
        <w:t>GTAGAGCTGT</w:t>
      </w:r>
      <w:r w:rsidR="00F84071">
        <w:t xml:space="preserve"> 5-merid</w:t>
      </w:r>
      <w:r w:rsidR="00A61B94">
        <w:t xml:space="preserve"> on </w:t>
      </w:r>
      <w:r w:rsidR="00A61B94" w:rsidRPr="00A61B94">
        <w:t>GTAGA</w:t>
      </w:r>
      <w:r w:rsidR="00A61B94">
        <w:t>,</w:t>
      </w:r>
      <w:r w:rsidR="00A61B94" w:rsidRPr="00A61B94">
        <w:t xml:space="preserve"> TAGAG</w:t>
      </w:r>
      <w:r w:rsidR="00A61B94">
        <w:t>,</w:t>
      </w:r>
      <w:r w:rsidR="00A61B94" w:rsidRPr="00A61B94">
        <w:t xml:space="preserve"> AGAGC</w:t>
      </w:r>
      <w:r w:rsidR="00A61B94">
        <w:t>,</w:t>
      </w:r>
      <w:r w:rsidR="00A61B94" w:rsidRPr="00A61B94">
        <w:t xml:space="preserve"> GAGCT</w:t>
      </w:r>
      <w:r w:rsidR="00A61B94">
        <w:t>,</w:t>
      </w:r>
      <w:r w:rsidR="00A61B94" w:rsidRPr="00A61B94">
        <w:t xml:space="preserve"> AGCTG </w:t>
      </w:r>
      <w:r w:rsidR="00A61B94">
        <w:t xml:space="preserve">ja </w:t>
      </w:r>
      <w:r w:rsidR="00A61B94" w:rsidRPr="00A61B94">
        <w:t>GCTGT</w:t>
      </w:r>
      <w:r w:rsidR="00A61B94">
        <w:t>.</w:t>
      </w:r>
    </w:p>
    <w:p w:rsidR="007909AD" w:rsidRDefault="007909AD" w:rsidP="00F71F4C">
      <w:proofErr w:type="spellStart"/>
      <w:r>
        <w:t>K-mer</w:t>
      </w:r>
      <w:proofErr w:type="spellEnd"/>
      <w:r>
        <w:t xml:space="preserve"> põhilised analüüsimeetodid põhinevad </w:t>
      </w:r>
      <w:proofErr w:type="spellStart"/>
      <w:r>
        <w:t>k-meride</w:t>
      </w:r>
      <w:proofErr w:type="spellEnd"/>
      <w:r>
        <w:t xml:space="preserve"> lugemisel – mitu ühesugust </w:t>
      </w:r>
      <w:proofErr w:type="spellStart"/>
      <w:r>
        <w:t>k-meri</w:t>
      </w:r>
      <w:proofErr w:type="spellEnd"/>
      <w:r>
        <w:t xml:space="preserve"> andmetes esineb. See </w:t>
      </w:r>
      <w:proofErr w:type="spellStart"/>
      <w:r w:rsidR="0073612E">
        <w:t>ko</w:t>
      </w:r>
      <w:r w:rsidR="007565A6">
        <w:t>kk</w:t>
      </w:r>
      <w:r w:rsidR="0073612E">
        <w:t>ulugemise</w:t>
      </w:r>
      <w:proofErr w:type="spellEnd"/>
      <w:r w:rsidR="0073612E">
        <w:t xml:space="preserve"> protsess on üle 20 korra kiirem kui</w:t>
      </w:r>
      <w:r w:rsidR="006E2CA2">
        <w:t xml:space="preserve"> </w:t>
      </w:r>
      <w:proofErr w:type="spellStart"/>
      <w:r w:rsidR="006E2CA2">
        <w:t>sekveneeritud</w:t>
      </w:r>
      <w:proofErr w:type="spellEnd"/>
      <w:r w:rsidR="0073612E">
        <w:t xml:space="preserve"> lõikude</w:t>
      </w:r>
      <w:r w:rsidR="006E2CA2">
        <w:t xml:space="preserve"> referentsile</w:t>
      </w:r>
      <w:r w:rsidR="0073612E">
        <w:t xml:space="preserve"> joondamine. </w:t>
      </w:r>
      <w:r w:rsidR="0073612E">
        <w:fldChar w:fldCharType="begin" w:fldLock="1"/>
      </w:r>
      <w:r w:rsidR="000C5EB0">
        <w:instrText>ADDIN CSL_CITATION { "citationItems" : [ { "id" : "ITEM-1", "itemData" : { "DOI" : "10.1038/nbt.2862", "abstract" : "RNA-seq has become the de facto standard technique to measure gene expression, and it is commonly the first step in an analysis of differ-ential expression among multiple samples 1 . However, the throughput of technologies used to generate transcriptomic sequencing reads is accelerating faster than the speed of the computers used to analyze these data. The growing repository of data from archived experiments invites reanalysis in the light of new discoveries, but existing meth-ods are too time consuming to allow frequent reanalysis. The divide between data-acquisition and data-analysis capabilities will only increase as RNA-seq is adopted for clinical use 2 . Finally, the sensitivity of existing methods to parameter choices can affect analysis time and accuracy and can make a priori selection of the appropriate param-eters difficult. We must develop efficient, lightweight algorithms with few parameters that minimize unnecessary computation. Existing approaches to abundance estimation first use read-mapping tools, such as Bowtie 3 , to determine potential locations from which the RNA-seq reads originated. Mapping the reads can require substantial computational resources and often leads to complicated models that try to account for read bias and error during inference, further adding to the time spent on analysis. Finally, some reads, known as multireads 4,5 , can map to multiple, sometimes many, dif-ferent transcripts. This ambiguity complicates the estimation of transcript abundances. Given read alignments, some of the most accurate transcript quantification tools estimate relative abundance using expectation-maximization (EM) procedures 5\u20137 , where reads sailfish enables alignment-free isoform quantification from rna-seq reads using lightweight algorithm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id" : "ITEM-1", "issued" : { "date-parts" : [ [ "2014" ] ] }, "title" : "Sailfish enables alignment-free isoform quantification from RNA-seq reads using lightweight algorithms", "type" : "article-journal" }, "uris" : [ "http://www.mendeley.com/documents/?uuid=d7bdab5f-46a8-3d1d-b966-ef254d429bf1" ] } ], "mendeley" : { "formattedCitation" : "(Patro et al., 2014)", "plainTextFormattedCitation" : "(Patro et al., 2014)", "previouslyFormattedCitation" : "(Patro et al., 2014)" }, "properties" : { "noteIndex" : 0 }, "schema" : "https://github.com/citation-style-language/schema/raw/master/csl-citation.json" }</w:instrText>
      </w:r>
      <w:r w:rsidR="0073612E">
        <w:fldChar w:fldCharType="separate"/>
      </w:r>
      <w:r w:rsidR="0073612E" w:rsidRPr="0073612E">
        <w:rPr>
          <w:noProof/>
        </w:rPr>
        <w:t>(Patro et al., 2014)</w:t>
      </w:r>
      <w:r w:rsidR="0073612E">
        <w:fldChar w:fldCharType="end"/>
      </w:r>
      <w:r w:rsidR="0073612E">
        <w:t xml:space="preserve"> </w:t>
      </w:r>
    </w:p>
    <w:p w:rsidR="00A61B94" w:rsidRDefault="0014520D" w:rsidP="000C5EB0">
      <w:pPr>
        <w:pStyle w:val="Pealkiri3"/>
      </w:pPr>
      <w:proofErr w:type="spellStart"/>
      <w:r>
        <w:t>K-meride</w:t>
      </w:r>
      <w:proofErr w:type="spellEnd"/>
      <w:r>
        <w:t xml:space="preserve"> abil </w:t>
      </w:r>
      <w:proofErr w:type="spellStart"/>
      <w:r w:rsidR="000C5EB0">
        <w:t>sekveneerimise</w:t>
      </w:r>
      <w:proofErr w:type="spellEnd"/>
      <w:r w:rsidR="000C5EB0">
        <w:t xml:space="preserve"> katvuse määramine</w:t>
      </w:r>
    </w:p>
    <w:p w:rsidR="000C5EB0" w:rsidRDefault="000C5EB0" w:rsidP="000C5EB0">
      <w:r>
        <w:t xml:space="preserve">Suure katvusega genoomi puhul on võimalik </w:t>
      </w:r>
      <w:proofErr w:type="spellStart"/>
      <w:r>
        <w:t>sekveneerimise</w:t>
      </w:r>
      <w:proofErr w:type="spellEnd"/>
      <w:r>
        <w:t xml:space="preserve"> katvust hinnata </w:t>
      </w:r>
      <w:proofErr w:type="spellStart"/>
      <w:r>
        <w:t>k-meride</w:t>
      </w:r>
      <w:proofErr w:type="spellEnd"/>
      <w:r>
        <w:t xml:space="preserve"> hulkade jaotumise järgi (Joonis 1).</w:t>
      </w:r>
    </w:p>
    <w:p w:rsidR="000C5EB0" w:rsidRDefault="000C5EB0" w:rsidP="000C5EB0">
      <w:pPr>
        <w:keepNext/>
      </w:pPr>
      <w:r>
        <w:rPr>
          <w:noProof/>
          <w:lang w:eastAsia="et-EE"/>
        </w:rPr>
        <w:drawing>
          <wp:inline distT="0" distB="0" distL="0" distR="0">
            <wp:extent cx="5760085" cy="4201989"/>
            <wp:effectExtent l="0" t="0" r="0" b="8255"/>
            <wp:docPr id="2" name="Pilt 2" descr="Estimation of ruff genome size using k-mer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timation of ruff genome size using k-mer analysi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085" cy="4201989"/>
                    </a:xfrm>
                    <a:prstGeom prst="rect">
                      <a:avLst/>
                    </a:prstGeom>
                    <a:noFill/>
                    <a:ln>
                      <a:noFill/>
                    </a:ln>
                  </pic:spPr>
                </pic:pic>
              </a:graphicData>
            </a:graphic>
          </wp:inline>
        </w:drawing>
      </w:r>
    </w:p>
    <w:p w:rsidR="00B70B28" w:rsidRPr="007764F9" w:rsidRDefault="000C5EB0" w:rsidP="007764F9">
      <w:pPr>
        <w:pStyle w:val="Pealdis"/>
        <w:rPr>
          <w:sz w:val="24"/>
          <w:szCs w:val="24"/>
        </w:rPr>
      </w:pPr>
      <w:r w:rsidRPr="008B0834">
        <w:rPr>
          <w:b/>
          <w:i w:val="0"/>
          <w:sz w:val="24"/>
          <w:szCs w:val="24"/>
        </w:rPr>
        <w:t xml:space="preserve">Joonis </w:t>
      </w:r>
      <w:r w:rsidRPr="008B0834">
        <w:rPr>
          <w:b/>
          <w:i w:val="0"/>
          <w:sz w:val="24"/>
          <w:szCs w:val="24"/>
        </w:rPr>
        <w:fldChar w:fldCharType="begin"/>
      </w:r>
      <w:r w:rsidRPr="008B0834">
        <w:rPr>
          <w:b/>
          <w:i w:val="0"/>
          <w:sz w:val="24"/>
          <w:szCs w:val="24"/>
        </w:rPr>
        <w:instrText xml:space="preserve"> SEQ Joonis \* ARABIC </w:instrText>
      </w:r>
      <w:r w:rsidRPr="008B0834">
        <w:rPr>
          <w:b/>
          <w:i w:val="0"/>
          <w:sz w:val="24"/>
          <w:szCs w:val="24"/>
        </w:rPr>
        <w:fldChar w:fldCharType="separate"/>
      </w:r>
      <w:r w:rsidR="006E0EAA">
        <w:rPr>
          <w:b/>
          <w:i w:val="0"/>
          <w:noProof/>
          <w:sz w:val="24"/>
          <w:szCs w:val="24"/>
        </w:rPr>
        <w:t>3</w:t>
      </w:r>
      <w:r w:rsidRPr="008B0834">
        <w:rPr>
          <w:b/>
          <w:i w:val="0"/>
          <w:sz w:val="24"/>
          <w:szCs w:val="24"/>
        </w:rPr>
        <w:fldChar w:fldCharType="end"/>
      </w:r>
      <w:r w:rsidRPr="008B0834">
        <w:rPr>
          <w:sz w:val="24"/>
          <w:szCs w:val="24"/>
        </w:rPr>
        <w:t xml:space="preserve"> </w:t>
      </w:r>
      <w:r w:rsidR="00A228D1" w:rsidRPr="008B0834">
        <w:rPr>
          <w:sz w:val="24"/>
          <w:szCs w:val="24"/>
        </w:rPr>
        <w:t xml:space="preserve">X-teljele on seatud hulgad – mitu korda identseid </w:t>
      </w:r>
      <w:proofErr w:type="spellStart"/>
      <w:r w:rsidR="00A228D1" w:rsidRPr="008B0834">
        <w:rPr>
          <w:sz w:val="24"/>
          <w:szCs w:val="24"/>
        </w:rPr>
        <w:t>k-mere</w:t>
      </w:r>
      <w:proofErr w:type="spellEnd"/>
      <w:r w:rsidR="00A228D1" w:rsidRPr="008B0834">
        <w:rPr>
          <w:sz w:val="24"/>
          <w:szCs w:val="24"/>
        </w:rPr>
        <w:t xml:space="preserve"> esineb, y-teljel on toodud osakaal, mitu protsenti</w:t>
      </w:r>
      <w:r w:rsidR="008B0834" w:rsidRPr="008B0834">
        <w:rPr>
          <w:sz w:val="24"/>
          <w:szCs w:val="24"/>
        </w:rPr>
        <w:t xml:space="preserve"> selle sagedusega esinevad </w:t>
      </w:r>
      <w:proofErr w:type="spellStart"/>
      <w:r w:rsidR="008B0834" w:rsidRPr="008B0834">
        <w:rPr>
          <w:sz w:val="24"/>
          <w:szCs w:val="24"/>
        </w:rPr>
        <w:t>k-merid</w:t>
      </w:r>
      <w:proofErr w:type="spellEnd"/>
      <w:r w:rsidR="008B0834" w:rsidRPr="008B0834">
        <w:rPr>
          <w:sz w:val="24"/>
          <w:szCs w:val="24"/>
        </w:rPr>
        <w:t xml:space="preserve"> moodustavad kõikidest </w:t>
      </w:r>
      <w:proofErr w:type="spellStart"/>
      <w:r w:rsidR="008B0834" w:rsidRPr="008B0834">
        <w:rPr>
          <w:sz w:val="24"/>
          <w:szCs w:val="24"/>
        </w:rPr>
        <w:t>k-meridest</w:t>
      </w:r>
      <w:proofErr w:type="spellEnd"/>
      <w:r w:rsidR="008B0834" w:rsidRPr="008B0834">
        <w:rPr>
          <w:sz w:val="24"/>
          <w:szCs w:val="24"/>
        </w:rPr>
        <w:t>.</w:t>
      </w:r>
      <w:r w:rsidR="008B0834">
        <w:rPr>
          <w:sz w:val="24"/>
          <w:szCs w:val="24"/>
        </w:rPr>
        <w:t xml:space="preserve"> Vasakpoolse piigi moodustavad </w:t>
      </w:r>
      <w:proofErr w:type="spellStart"/>
      <w:r w:rsidR="008B0834">
        <w:rPr>
          <w:sz w:val="24"/>
          <w:szCs w:val="24"/>
        </w:rPr>
        <w:t>sekveneerimisvead</w:t>
      </w:r>
      <w:proofErr w:type="spellEnd"/>
      <w:r w:rsidR="008B0834">
        <w:rPr>
          <w:sz w:val="24"/>
          <w:szCs w:val="24"/>
        </w:rPr>
        <w:t xml:space="preserve">. Parempoolne piik näitab </w:t>
      </w:r>
      <w:proofErr w:type="spellStart"/>
      <w:r w:rsidR="008B0834">
        <w:rPr>
          <w:sz w:val="24"/>
          <w:szCs w:val="24"/>
        </w:rPr>
        <w:t>k-meride</w:t>
      </w:r>
      <w:proofErr w:type="spellEnd"/>
      <w:r w:rsidR="008B0834">
        <w:rPr>
          <w:sz w:val="24"/>
          <w:szCs w:val="24"/>
        </w:rPr>
        <w:t xml:space="preserve"> katvust.</w:t>
      </w:r>
      <w:r w:rsidRPr="008B0834">
        <w:rPr>
          <w:sz w:val="24"/>
          <w:szCs w:val="24"/>
        </w:rPr>
        <w:t xml:space="preserve"> </w:t>
      </w:r>
      <w:r w:rsidRPr="008B0834">
        <w:rPr>
          <w:sz w:val="24"/>
          <w:szCs w:val="24"/>
        </w:rPr>
        <w:fldChar w:fldCharType="begin" w:fldLock="1"/>
      </w:r>
      <w:r w:rsidR="00FC7F42">
        <w:rPr>
          <w:sz w:val="24"/>
          <w:szCs w:val="24"/>
        </w:rPr>
        <w:instrText>ADDIN CSL_CITATION { "citationItems" : [ { "id" : "ITEM-1", "itemData" : { "DOI" : "10.1038/ng.3430", "abstract" : "8 4 VOLUME 48 | NUMBER 1 | JANUARY 2016 Nature GeNetics OPEN The behavior females 1 \u2013 4. This systems , comprising male (independents , satellites) that differ , plumage . Remarkably , the alleles 5 , 6 . Here - genome and differences . The Faeder . 5 - Mb that . 8 . We evolutionary by , 000 . The ruff which differences inverted . Independents constitute 80 \u2013 95% of male ruffs and strive to defend territories on leks 1 \u2013 3 , 7 . Independent males show a spectacular diver - sity in the color of their ruff and head tufts (Fig . 1a) .Satellitesareslightlysmallerthanindependents,usuallyshowwhiteruffandwhitetufts(Fig.1a)andconstitute5\u201320%ofmales7,8.Satellitesarenon-territorialanddisplaysubmissivebehavior,allowingindependentmalestodominatethematleks(Fig.1a,middle).Independentsclearlyrecognizesatellitesasadifferentkindofmaleandbehavedifferentlywithsatellitesthantheydowithotherindependents(seeURLsforalinktoavideoshowingthereproductivestrategiesofthethreemalemorphs).Bothindependentsandsatellitesmaybenefitfromtheirinteractionbyattractingfemales7.Thefaederisararethirdmorph(&lt;1%ofmaleruffs)mimickingfemalesbyitssmallersizeandfemale-likeplumage1,9,10(Fig.1a).Thesedisguisedmalesappearonthelekswheretheyattempttogainaccesstofemalesthatarereadytomate.Ahigh-qualitygenomeassemblywasestablishedusinggenomicDNAfromanindependentmalekeptattheHelsinkizooinFinland.Weestimatedthegenomesizetobe1.23Gbandgenerated139.3GbofIlluminaHiSeq2000sequencingdatausingfragmentlibrarieswithinsertsizesrangingfrom250bpto20kb(SupplementaryFigs.1\u20133andSupplementaryTable1).TheN50scaffoldsizewasashighas10.0Mb(SupplementaryTable2).Wegenerated~8\u00d7genomecoverageonthebasisof2\u00d7125-bppaired-endreadsfrom15independentandninesatellitemales,allfromasinglelocation.Ascreenbasedonthefixationindex(FST)comparingindependentsandsatellitesidentifiedasinglehighlydifferentiated4.5-Mbregiononscaffold28(Fig.1b).Independentsandsatellitesclusteredastwogeneticallydistinctgroupsinaphylo-genetictreebasedonthisregion(Fig.1c,left).Incontrast,therewasnosignificantdifferentiationbetweenthesegroupswhenthetreewasconstructedonthebasisoftherestofthegenome(Fig.1c,right).Wehypothesizedthatthelargeregionofstrongdifferentiationmightreflectthepresenceofaninversion.WeusedBreakDancer11toscreenforstructuralchangesandidentifieda4.5-Mbinversionpresentinsatellitesandoverlappingperfectlythedifferentiatedregion(Fig.1d).PCR-basedsequencingconfirmedaproximalbreakpointat5.8Mbandadistalbreakpointat10.3Mbandidentifieda2,108-bpinsertionofarepetitivesequence\u2026", "author" : [ { "dropping-particle" : "", "family" : "Lamichhaney", "given" : "Sangeet", "non-dropping-particle" : "", "parse-names" : false, "suffix" : "" }, { "dropping-particle" : "", "family" : "Fan", "given" : "Guangyi", "non-dropping-particle" : "", "parse-names" : false, "suffix" : "" }, { "dropping-particle" : "", "family" : "Widemo", "given" : "Fredrik", "non-dropping-particle" : "", "parse-names" : false, "suffix" : "" }, { "dropping-particle" : "", "family" : "Gunnarsson", "given" : "Ulrika", "non-dropping-particle" : "", "parse-names" : false, "suffix" : "" }, { "dropping-particle" : "", "family" : "Schwochow Thalmann", "given" : "Doreen", "non-dropping-particle" : "", "parse-names" : false, "suffix" : "" }, { "dropping-particle" : "", "family" : "Hoeppner", "given" : "Marc P", "non-dropping-particle" : "", "parse-names" : false, "suffix" : "" }, { "dropping-particle" : "", "family" : "Kerje", "given" : "Susanne", "non-dropping-particle" : "", "parse-names" : false, "suffix" : "" }, { "dropping-particle" : "", "family" : "Gustafson", "given" : "Ulla", "non-dropping-particle" : "", "parse-names" : false, "suffix" : "" }, { "dropping-particle" : "", "family" : "Shi", "given" : "Chengcheng", "non-dropping-particle" : "", "parse-names" : false, "suffix" : "" }, { "dropping-particle" : "", "family" : "Zhang", "given" : "He", "non-dropping-particle" : "", "parse-names" : false, "suffix" : "" }, { "dropping-particle" : "", "family" : "Chen", "given" : "Wenbin", "non-dropping-particle" : "", "parse-names" : false, "suffix" : "" }, { "dropping-particle" : "", "family" : "Liang", "given" : "Xinming", "non-dropping-particle" : "", "parse-names" : false, "suffix" : "" }, { "dropping-particle" : "", "family" : "Huang", "given" : "Leihuan", "non-dropping-particle" : "", "parse-names" : false, "suffix" : "" }, { "dropping-particle" : "", "family" : "Wang", "given" : "Jiahao", "non-dropping-particle" : "", "parse-names" : false, "suffix" : "" }, { "dropping-particle" : "", "family" : "Liang", "given" : "Enjing", "non-dropping-particle" : "", "parse-names" : false, "suffix" : "" }, { "dropping-particle" : "", "family" : "Wu", "given" : "Qiong", "non-dropping-particle" : "", "parse-names" : false, "suffix" : "" }, { "dropping-particle" : "", "family" : "Ming-Yuen Lee", "given" : "Simon", "non-dropping-particle" : "", "parse-names" : false, "suffix" : "" }, { "dropping-particle" : "", "family" : "Xu", "given" : "Xun", "non-dropping-particle" : "", "parse-names" : false, "suffix" : "" }, { "dropping-particle" : "", "family" : "H\u00f6glund", "given" : "Jacob", "non-dropping-particle" : "", "parse-names" : false, "suffix" : "" }, { "dropping-particle" : "", "family" : "Liu", "given" : "Xin", "non-dropping-particle" : "", "parse-names" : false, "suffix" : "" }, { "dropping-particle" : "", "family" : "Andersson", "given" : "Leif", "non-dropping-particle" : "", "parse-names" : false, "suffix" : "" } ], "id" : "ITEM-1", "issued" : { "date-parts" : [ [ "2015" ] ] }, "title" : "Structural genomic changes underlie alternative reproductive strategies in the ruff (Philomachus pugnax)", "type" : "article-journal" }, "uris" : [ "http://www.mendeley.com/documents/?uuid=a417fe2d-70c7-3904-9f34-b48f523725c9" ] } ], "mendeley" : { "formattedCitation" : "(Lamichhaney et al., 2015)", "plainTextFormattedCitation" : "(Lamichhaney et al., 2015)", "previouslyFormattedCitation" : "(Lamichhaney et al., 2015)" }, "properties" : { "noteIndex" : 0 }, "schema" : "https://github.com/citation-style-language/schema/raw/master/csl-citation.json" }</w:instrText>
      </w:r>
      <w:r w:rsidRPr="008B0834">
        <w:rPr>
          <w:sz w:val="24"/>
          <w:szCs w:val="24"/>
        </w:rPr>
        <w:fldChar w:fldCharType="separate"/>
      </w:r>
      <w:r w:rsidRPr="008B0834">
        <w:rPr>
          <w:i w:val="0"/>
          <w:noProof/>
          <w:sz w:val="24"/>
          <w:szCs w:val="24"/>
        </w:rPr>
        <w:t>(Lamichhaney et al., 2015)</w:t>
      </w:r>
      <w:r w:rsidRPr="008B0834">
        <w:rPr>
          <w:sz w:val="24"/>
          <w:szCs w:val="24"/>
        </w:rPr>
        <w:fldChar w:fldCharType="end"/>
      </w:r>
    </w:p>
    <w:p w:rsidR="00C31495" w:rsidRDefault="00901B60" w:rsidP="00C31495">
      <w:pPr>
        <w:pStyle w:val="Pealkiri3"/>
      </w:pPr>
      <w:r>
        <w:lastRenderedPageBreak/>
        <w:t xml:space="preserve">TODO: </w:t>
      </w:r>
      <w:r w:rsidR="00AC63F8">
        <w:t>GenomeTester4</w:t>
      </w:r>
    </w:p>
    <w:p w:rsidR="00A45ECD" w:rsidRDefault="00A45ECD" w:rsidP="00A45ECD">
      <w:r>
        <w:t>GenomeTester4 tarkvar</w:t>
      </w:r>
      <w:r w:rsidR="00995598">
        <w:t>a</w:t>
      </w:r>
      <w:r>
        <w:t xml:space="preserve">komplekt </w:t>
      </w:r>
      <w:r w:rsidR="00995598">
        <w:t>koosneb kolmest</w:t>
      </w:r>
      <w:r w:rsidR="00A100AC">
        <w:t xml:space="preserve"> </w:t>
      </w:r>
      <w:proofErr w:type="spellStart"/>
      <w:r w:rsidR="00A100AC">
        <w:t>k-mer</w:t>
      </w:r>
      <w:proofErr w:type="spellEnd"/>
      <w:r w:rsidR="00A100AC">
        <w:t xml:space="preserve"> andmete töötlemise</w:t>
      </w:r>
      <w:r w:rsidR="00995598">
        <w:t xml:space="preserve"> tööriistast </w:t>
      </w:r>
      <w:r w:rsidR="00167B3E">
        <w:t>–</w:t>
      </w:r>
      <w:r w:rsidR="00995598">
        <w:t xml:space="preserve"> </w:t>
      </w:r>
      <w:proofErr w:type="spellStart"/>
      <w:r w:rsidR="00167B3E">
        <w:t>GListMaker</w:t>
      </w:r>
      <w:proofErr w:type="spellEnd"/>
      <w:r w:rsidR="00167B3E">
        <w:t xml:space="preserve">, </w:t>
      </w:r>
      <w:proofErr w:type="spellStart"/>
      <w:r w:rsidR="00167B3E">
        <w:t>GListCompare</w:t>
      </w:r>
      <w:proofErr w:type="spellEnd"/>
      <w:r w:rsidR="00A100AC">
        <w:t xml:space="preserve"> ja </w:t>
      </w:r>
      <w:proofErr w:type="spellStart"/>
      <w:r w:rsidR="00A100AC">
        <w:t>GListQuery</w:t>
      </w:r>
      <w:proofErr w:type="spellEnd"/>
      <w:r w:rsidR="00A100AC">
        <w:t xml:space="preserve">. Programmid salvestavad andmed binaarformaadis failidesse, kus </w:t>
      </w:r>
      <w:proofErr w:type="spellStart"/>
      <w:r w:rsidR="00A100AC">
        <w:t>k-merid</w:t>
      </w:r>
      <w:proofErr w:type="spellEnd"/>
      <w:r w:rsidR="00A100AC">
        <w:t xml:space="preserve"> on kodeeritud 64 bitisteks märgita täisarvudeks ning </w:t>
      </w:r>
      <w:proofErr w:type="spellStart"/>
      <w:r w:rsidR="00A100AC">
        <w:t>k-meride</w:t>
      </w:r>
      <w:proofErr w:type="spellEnd"/>
      <w:r w:rsidR="00A100AC">
        <w:t xml:space="preserve"> arvud on 32 bitised märgita täisarvud. Tarkvarapaketi failidesse salvestatakse ainult </w:t>
      </w:r>
      <w:proofErr w:type="spellStart"/>
      <w:r w:rsidR="00A100AC">
        <w:t>k-meri</w:t>
      </w:r>
      <w:proofErr w:type="spellEnd"/>
      <w:r w:rsidR="00A100AC">
        <w:t xml:space="preserve"> kanooniline vorm – üks sama täisarv tähistab nii järjestust kui selle </w:t>
      </w:r>
      <w:proofErr w:type="spellStart"/>
      <w:r w:rsidR="00A100AC">
        <w:t>pöördkomplementi</w:t>
      </w:r>
      <w:proofErr w:type="spellEnd"/>
      <w:r w:rsidR="00A100AC">
        <w:t xml:space="preserve">. Kumba versiooni </w:t>
      </w:r>
      <w:proofErr w:type="spellStart"/>
      <w:r w:rsidR="00A100AC">
        <w:t>k-merist</w:t>
      </w:r>
      <w:proofErr w:type="spellEnd"/>
      <w:r w:rsidR="00A100AC">
        <w:t xml:space="preserve"> salvestatakse, otsustatakse selle põhjal, kumma täisarv-väärtus väiksem on.</w:t>
      </w:r>
      <w:r w:rsidR="00A83019">
        <w:t xml:space="preserve"> </w:t>
      </w:r>
      <w:r w:rsidR="00A83019">
        <w:fldChar w:fldCharType="begin" w:fldLock="1"/>
      </w:r>
      <w:r w:rsidR="005F6787">
        <w:instrText>ADDIN CSL_CITATION { "citationItems" : [ { "id" : "ITEM-1", "itemData" : { "DOI" : "10.1186/s13742-015-0097-y",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id" : "ITEM-1", "issued" : { "date-parts" : [ [ "2015" ] ] }, "title" : "GenomeTester4: a toolkit for performing basic set operations - union, intersection and complement on k-mer lists", "type" : "article-journal" }, "uris" : [ "http://www.mendeley.com/documents/?uuid=1a1e266c-c747-3cd0-af88-593e76ff2ec3" ] } ], "mendeley" : { "formattedCitation" : "(Kaplinski, Lepamets, &amp; Remm, 2015)", "plainTextFormattedCitation" : "(Kaplinski, Lepamets, &amp; Remm, 2015)", "previouslyFormattedCitation" : "(Kaplinski, Lepamets, &amp; Remm, 2015)" }, "properties" : { "noteIndex" : 0 }, "schema" : "https://github.com/citation-style-language/schema/raw/master/csl-citation.json" }</w:instrText>
      </w:r>
      <w:r w:rsidR="00A83019">
        <w:fldChar w:fldCharType="separate"/>
      </w:r>
      <w:r w:rsidR="00A83019" w:rsidRPr="00A83019">
        <w:rPr>
          <w:noProof/>
        </w:rPr>
        <w:t>(Kaplinski, Lepamets, &amp; Remm, 2015)</w:t>
      </w:r>
      <w:r w:rsidR="00A83019">
        <w:fldChar w:fldCharType="end"/>
      </w:r>
    </w:p>
    <w:p w:rsidR="00A100AC" w:rsidRPr="00A45ECD" w:rsidRDefault="00A83019" w:rsidP="00A45ECD">
      <w:r>
        <w:t xml:space="preserve">Selleks, et GenomeTester4 tööriistu kasutada, tuleb nukleotiidjärjestustega FASTA failist teha </w:t>
      </w:r>
      <w:proofErr w:type="spellStart"/>
      <w:r>
        <w:t>k-mer</w:t>
      </w:r>
      <w:proofErr w:type="spellEnd"/>
      <w:r>
        <w:t xml:space="preserve"> tabel. Selle jaoks on tö</w:t>
      </w:r>
      <w:r w:rsidR="00DF7B4D">
        <w:t xml:space="preserve">öriist </w:t>
      </w:r>
      <w:proofErr w:type="spellStart"/>
      <w:r w:rsidR="00DF7B4D">
        <w:t>GListMaker</w:t>
      </w:r>
      <w:proofErr w:type="spellEnd"/>
      <w:r w:rsidR="00DF7B4D">
        <w:t xml:space="preserve">, mis valmistab </w:t>
      </w:r>
      <w:r w:rsidR="0045660C">
        <w:t>eelnevalt kirjeldatu list-faili.</w:t>
      </w:r>
      <w:r w:rsidR="005F6787">
        <w:t xml:space="preserve"> </w:t>
      </w:r>
      <w:r w:rsidR="005F6787">
        <w:fldChar w:fldCharType="begin" w:fldLock="1"/>
      </w:r>
      <w:r w:rsidR="00C3222D">
        <w:instrText>ADDIN CSL_CITATION { "citationItems" : [ { "id" : "ITEM-1", "itemData" : { "DOI" : "10.1186/s13742-015-0097-y", "abstract" : "Background: K-mer-based methods of genome analysis have attracted great interest because they do not require genome assembly and can be performed directly on sequencing reads. Many analysis tasks require one to compare k-mer lists from different sequences to find words that are either unique to a specific sequence or common to many sequences. However, no stand-alone k-mer analysis tool currently allows one to perform these algebraic set operations. Findings: We have developed the GenomeTester4 toolkit, which contains a novel tool GListCompare for performing union, intersection and complement (difference) set operations on k-mer lists. We provide examples of how these general operations can be combined to solve a variety of biological analysis tasks. Conclusions: GenomeTester4 can be used to simplify k-mer list manipulation for many biological analysis tasks.", "author" : [ { "dropping-particle" : "", "family" : "Kaplinski", "given" : "Lauris", "non-dropping-particle" : "", "parse-names" : false, "suffix" : "" }, { "dropping-particle" : "", "family" : "Lepamets", "given" : "Maarja", "non-dropping-particle" : "", "parse-names" : false, "suffix" : "" }, { "dropping-particle" : "", "family" : "Remm", "given" : "Maido", "non-dropping-particle" : "", "parse-names" : false, "suffix" : "" } ], "id" : "ITEM-1", "issued" : { "date-parts" : [ [ "2015" ] ] }, "title" : "GenomeTester4: a toolkit for performing basic set operations - union, intersection and complement on k-mer lists", "type" : "article-journal" }, "uris" : [ "http://www.mendeley.com/documents/?uuid=1a1e266c-c747-3cd0-af88-593e76ff2ec3" ] } ], "mendeley" : { "formattedCitation" : "(Kaplinski et al., 2015)", "plainTextFormattedCitation" : "(Kaplinski et al., 2015)", "previouslyFormattedCitation" : "(Kaplinski et al., 2015)" }, "properties" : { "noteIndex" : 0 }, "schema" : "https://github.com/citation-style-language/schema/raw/master/csl-citation.json" }</w:instrText>
      </w:r>
      <w:r w:rsidR="005F6787">
        <w:fldChar w:fldCharType="separate"/>
      </w:r>
      <w:r w:rsidR="005F6787" w:rsidRPr="005F6787">
        <w:rPr>
          <w:noProof/>
        </w:rPr>
        <w:t>(Kaplinski et al., 2015)</w:t>
      </w:r>
      <w:r w:rsidR="005F6787">
        <w:fldChar w:fldCharType="end"/>
      </w:r>
    </w:p>
    <w:p w:rsidR="00E26370" w:rsidRDefault="003D370E" w:rsidP="00B708C4">
      <w:pPr>
        <w:pStyle w:val="Pealkiri1"/>
      </w:pPr>
      <w:r>
        <w:t>Eksperimentaalosa</w:t>
      </w:r>
    </w:p>
    <w:p w:rsidR="00422CE6" w:rsidRDefault="00F20B23" w:rsidP="00F20B23">
      <w:pPr>
        <w:pStyle w:val="Pealkiri2"/>
      </w:pPr>
      <w:r>
        <w:t>Töö eesmärgid</w:t>
      </w:r>
    </w:p>
    <w:p w:rsidR="00466AB3" w:rsidRDefault="00466AB3" w:rsidP="00466AB3">
      <w:r>
        <w:t>Selle töö eesmärgid on:</w:t>
      </w:r>
    </w:p>
    <w:p w:rsidR="009945F4" w:rsidRDefault="009945F4" w:rsidP="009945F4">
      <w:pPr>
        <w:pStyle w:val="Loendilik"/>
        <w:numPr>
          <w:ilvl w:val="0"/>
          <w:numId w:val="5"/>
        </w:numPr>
      </w:pPr>
      <w:r>
        <w:t xml:space="preserve">analüüsida ja arendada meetod suure hulga </w:t>
      </w:r>
      <w:proofErr w:type="spellStart"/>
      <w:r>
        <w:t>sekveneerimisandmete</w:t>
      </w:r>
      <w:proofErr w:type="spellEnd"/>
      <w:r>
        <w:t xml:space="preserve"> töötlemiseks</w:t>
      </w:r>
    </w:p>
    <w:p w:rsidR="009945F4" w:rsidRDefault="009945F4" w:rsidP="009945F4">
      <w:pPr>
        <w:pStyle w:val="Loendilik"/>
        <w:numPr>
          <w:ilvl w:val="0"/>
          <w:numId w:val="5"/>
        </w:numPr>
      </w:pPr>
      <w:r w:rsidRPr="00525CA6">
        <w:t xml:space="preserve">leida lihtne viis </w:t>
      </w:r>
      <w:proofErr w:type="spellStart"/>
      <w:r w:rsidRPr="00525CA6">
        <w:t>k-meride</w:t>
      </w:r>
      <w:proofErr w:type="spellEnd"/>
      <w:r w:rsidRPr="00525CA6">
        <w:t xml:space="preserve"> abil katvuse määramiseks</w:t>
      </w:r>
    </w:p>
    <w:p w:rsidR="00525CA6" w:rsidRDefault="00525CA6" w:rsidP="00525CA6">
      <w:pPr>
        <w:pStyle w:val="Loendilik"/>
        <w:numPr>
          <w:ilvl w:val="0"/>
          <w:numId w:val="5"/>
        </w:numPr>
      </w:pPr>
      <w:r w:rsidRPr="00525CA6">
        <w:t xml:space="preserve">määrata teise generatsiooni madala katvusega </w:t>
      </w:r>
      <w:proofErr w:type="spellStart"/>
      <w:r w:rsidRPr="00525CA6">
        <w:t>sekveneerimisandmete</w:t>
      </w:r>
      <w:proofErr w:type="spellEnd"/>
      <w:r w:rsidRPr="00525CA6">
        <w:t xml:space="preserve"> kogu põhjal keskmised </w:t>
      </w:r>
      <w:proofErr w:type="spellStart"/>
      <w:r w:rsidRPr="00525CA6">
        <w:t>telomeeride</w:t>
      </w:r>
      <w:proofErr w:type="spellEnd"/>
      <w:r w:rsidRPr="00525CA6">
        <w:t xml:space="preserve"> pikkused</w:t>
      </w:r>
    </w:p>
    <w:p w:rsidR="00822B0D" w:rsidRDefault="00F20B23" w:rsidP="00F20B23">
      <w:r>
        <w:t xml:space="preserve">Selle töö peamine eesmärk on </w:t>
      </w:r>
      <w:r w:rsidRPr="00092E9F">
        <w:rPr>
          <w:b/>
        </w:rPr>
        <w:t xml:space="preserve">määrata teise generatsiooni </w:t>
      </w:r>
      <w:r w:rsidR="0011516E" w:rsidRPr="00092E9F">
        <w:rPr>
          <w:b/>
        </w:rPr>
        <w:t xml:space="preserve">madala katvusega </w:t>
      </w:r>
      <w:proofErr w:type="spellStart"/>
      <w:r w:rsidRPr="00092E9F">
        <w:rPr>
          <w:b/>
        </w:rPr>
        <w:t>sekveneerimisandmete</w:t>
      </w:r>
      <w:proofErr w:type="spellEnd"/>
      <w:r w:rsidRPr="00092E9F">
        <w:rPr>
          <w:b/>
        </w:rPr>
        <w:t xml:space="preserve"> kogu põhjal </w:t>
      </w:r>
      <w:r w:rsidR="0011516E" w:rsidRPr="00092E9F">
        <w:rPr>
          <w:b/>
        </w:rPr>
        <w:t xml:space="preserve">keskmised </w:t>
      </w:r>
      <w:proofErr w:type="spellStart"/>
      <w:r w:rsidR="0011516E" w:rsidRPr="00092E9F">
        <w:rPr>
          <w:b/>
        </w:rPr>
        <w:t>telomeeride</w:t>
      </w:r>
      <w:proofErr w:type="spellEnd"/>
      <w:r w:rsidR="0011516E" w:rsidRPr="00092E9F">
        <w:rPr>
          <w:b/>
        </w:rPr>
        <w:t xml:space="preserve"> pikkused</w:t>
      </w:r>
      <w:r w:rsidR="0011516E">
        <w:t xml:space="preserve"> (E</w:t>
      </w:r>
      <w:r w:rsidR="005D454F">
        <w:t>3</w:t>
      </w:r>
      <w:r w:rsidR="0011516E">
        <w:t>)</w:t>
      </w:r>
      <w:r w:rsidR="00822B0D">
        <w:t xml:space="preserve">. </w:t>
      </w:r>
      <w:r w:rsidR="00936C66">
        <w:t>E</w:t>
      </w:r>
      <w:r w:rsidR="00822B0D">
        <w:t>elnevalt kirjeldatud</w:t>
      </w:r>
      <w:r w:rsidR="00936C66">
        <w:t xml:space="preserve"> </w:t>
      </w:r>
      <w:proofErr w:type="spellStart"/>
      <w:r w:rsidR="00936C66">
        <w:t>telomeeride</w:t>
      </w:r>
      <w:proofErr w:type="spellEnd"/>
      <w:r w:rsidR="00936C66">
        <w:t xml:space="preserve"> pikkuse määramise</w:t>
      </w:r>
      <w:r w:rsidR="00822B0D">
        <w:t xml:space="preserve"> keemilised meetodid on aeganõudvad, </w:t>
      </w:r>
      <w:proofErr w:type="spellStart"/>
      <w:r w:rsidR="00822B0D">
        <w:t>inimtööj</w:t>
      </w:r>
      <w:r w:rsidR="00936C66">
        <w:t>õust</w:t>
      </w:r>
      <w:proofErr w:type="spellEnd"/>
      <w:r w:rsidR="00936C66">
        <w:t xml:space="preserve"> sõltuvad ning veaohtlikud. Samas peetakse </w:t>
      </w:r>
      <w:proofErr w:type="spellStart"/>
      <w:r w:rsidR="00936C66">
        <w:t>telomeeride</w:t>
      </w:r>
      <w:proofErr w:type="spellEnd"/>
      <w:r w:rsidR="00936C66">
        <w:t xml:space="preserve"> pikkust näitajaks, mis võib abiks olla mitmete haiguste ja tervislike seisundite määramisel ja hindamisel. Ka muutub terve genoomi </w:t>
      </w:r>
      <w:proofErr w:type="spellStart"/>
      <w:r w:rsidR="00936C66">
        <w:t>sekveneerimine</w:t>
      </w:r>
      <w:proofErr w:type="spellEnd"/>
      <w:r w:rsidR="00936C66">
        <w:t xml:space="preserve"> iga aastaga odavamaks. Nendest teadmistest johtuvalt on </w:t>
      </w:r>
      <w:proofErr w:type="spellStart"/>
      <w:r w:rsidR="00936C66">
        <w:t>sekveneerimisandmetest</w:t>
      </w:r>
      <w:proofErr w:type="spellEnd"/>
      <w:r w:rsidR="00936C66">
        <w:t xml:space="preserve"> </w:t>
      </w:r>
      <w:proofErr w:type="spellStart"/>
      <w:r w:rsidR="00936C66">
        <w:t>telomeeride</w:t>
      </w:r>
      <w:proofErr w:type="spellEnd"/>
      <w:r w:rsidR="00936C66">
        <w:t xml:space="preserve"> pikkuse määramiseks vajalik käepäraste, kiirete ja täpsete meetodite olemasolu.</w:t>
      </w:r>
    </w:p>
    <w:p w:rsidR="00822B0D" w:rsidRDefault="00092E9F" w:rsidP="00F20B23">
      <w:r>
        <w:t xml:space="preserve">Kuna </w:t>
      </w:r>
      <w:proofErr w:type="spellStart"/>
      <w:r>
        <w:t>telomeeride</w:t>
      </w:r>
      <w:proofErr w:type="spellEnd"/>
      <w:r>
        <w:t xml:space="preserve"> pikkuse hindamiseks on vaja </w:t>
      </w:r>
      <w:proofErr w:type="spellStart"/>
      <w:r>
        <w:t>sekveneerimisandmete</w:t>
      </w:r>
      <w:proofErr w:type="spellEnd"/>
      <w:r>
        <w:t xml:space="preserve"> katvust, on töö </w:t>
      </w:r>
      <w:proofErr w:type="spellStart"/>
      <w:r>
        <w:t>kõrvaleesmärgiks</w:t>
      </w:r>
      <w:proofErr w:type="spellEnd"/>
      <w:r>
        <w:t xml:space="preserve"> </w:t>
      </w:r>
      <w:r w:rsidRPr="00E550B6">
        <w:rPr>
          <w:b/>
        </w:rPr>
        <w:t xml:space="preserve">leida lihtne viis </w:t>
      </w:r>
      <w:proofErr w:type="spellStart"/>
      <w:r w:rsidR="00A437BF">
        <w:rPr>
          <w:b/>
        </w:rPr>
        <w:t>k-meride</w:t>
      </w:r>
      <w:proofErr w:type="spellEnd"/>
      <w:r w:rsidR="00A437BF">
        <w:rPr>
          <w:b/>
        </w:rPr>
        <w:t xml:space="preserve"> abil </w:t>
      </w:r>
      <w:r w:rsidRPr="00E550B6">
        <w:rPr>
          <w:b/>
        </w:rPr>
        <w:t>katvuse määramiseks</w:t>
      </w:r>
      <w:r>
        <w:t xml:space="preserve"> (E2).</w:t>
      </w:r>
    </w:p>
    <w:p w:rsidR="00092E9F" w:rsidRDefault="00092E9F" w:rsidP="00F20B23">
      <w:r>
        <w:lastRenderedPageBreak/>
        <w:t>Lisaks, kuna meetodite testimiseks kasutatakse</w:t>
      </w:r>
      <w:r w:rsidR="00E550B6">
        <w:t xml:space="preserve"> suurt hulka, üle 50 TB,</w:t>
      </w:r>
      <w:r>
        <w:t xml:space="preserve"> andmeid</w:t>
      </w:r>
      <w:r w:rsidR="00E550B6">
        <w:t xml:space="preserve">, mille </w:t>
      </w:r>
      <w:r w:rsidR="00E550B6" w:rsidRPr="00C6044D">
        <w:rPr>
          <w:b/>
        </w:rPr>
        <w:t>allalaadimine ja töötlemine</w:t>
      </w:r>
      <w:r w:rsidR="00E550B6">
        <w:t xml:space="preserve"> on mittetriviaalne ülesanne, on töö eesmärgiks ka töö </w:t>
      </w:r>
      <w:r w:rsidR="00E550B6" w:rsidRPr="00C6044D">
        <w:rPr>
          <w:b/>
        </w:rPr>
        <w:t>jaoks sobiva rakenduse analüüs ja arendamine</w:t>
      </w:r>
      <w:r w:rsidR="00E550B6">
        <w:t xml:space="preserve"> (E</w:t>
      </w:r>
      <w:r w:rsidR="005D454F">
        <w:t>1</w:t>
      </w:r>
      <w:r w:rsidR="00E550B6">
        <w:t>).</w:t>
      </w:r>
    </w:p>
    <w:p w:rsidR="00E763F8" w:rsidRDefault="00BE5F40" w:rsidP="00E763F8">
      <w:pPr>
        <w:pStyle w:val="Pealkiri2"/>
      </w:pPr>
      <w:r>
        <w:t>Metoodika</w:t>
      </w:r>
      <w:r w:rsidR="00411811">
        <w:t xml:space="preserve"> ja materjalid</w:t>
      </w:r>
    </w:p>
    <w:p w:rsidR="001749F5" w:rsidRPr="00DE5585" w:rsidRDefault="001749F5" w:rsidP="001749F5">
      <w:pPr>
        <w:pStyle w:val="Pealkiri3"/>
      </w:pPr>
      <w:r>
        <w:t>Arenduskeskkond ja tööriistad</w:t>
      </w:r>
    </w:p>
    <w:p w:rsidR="005D5163" w:rsidRDefault="001749F5" w:rsidP="00E763F8">
      <w:r>
        <w:t>Tänapäevane tarkvaraarendus peaks probleemivaldkonnast sõltumatult soodustama nii gruppide sisest kui -vahelist koostööd ning olema platvormi-</w:t>
      </w:r>
      <w:proofErr w:type="spellStart"/>
      <w:r>
        <w:t>agnostiline</w:t>
      </w:r>
      <w:proofErr w:type="spellEnd"/>
      <w:r w:rsidR="005D5163">
        <w:t>.</w:t>
      </w:r>
      <w:r w:rsidR="00C23CF0">
        <w:t xml:space="preserve"> Töövahendid valiti sellest printsiibist lähtuvalt.</w:t>
      </w:r>
      <w:r w:rsidR="005D5163">
        <w:t xml:space="preserve"> Kogu töö käigus valminud lähtekood on saadaval aadressil </w:t>
      </w:r>
      <w:hyperlink r:id="rId12" w:history="1">
        <w:r w:rsidR="005D5163" w:rsidRPr="00807AF2">
          <w:rPr>
            <w:rStyle w:val="Hperlink"/>
          </w:rPr>
          <w:t>https://github.com/karlerss/telomere-length</w:t>
        </w:r>
      </w:hyperlink>
      <w:r w:rsidR="005D5163">
        <w:t xml:space="preserve">. </w:t>
      </w:r>
    </w:p>
    <w:p w:rsidR="005F7012" w:rsidRDefault="002D7125" w:rsidP="00E763F8">
      <w:r>
        <w:t xml:space="preserve">Kuna võimalustele vastavalt oli arenduskeskkonnaks Windows-arvuti, aga terve analüüsi teostamise keskkonnaks 64 bitine </w:t>
      </w:r>
      <w:proofErr w:type="spellStart"/>
      <w:r>
        <w:t>linux</w:t>
      </w:r>
      <w:proofErr w:type="spellEnd"/>
      <w:r>
        <w:t xml:space="preserve">-arvuti, viidi keskkondade erinevusest tekkivate probleemide vältimiseks kogu arendus läbi </w:t>
      </w:r>
      <w:proofErr w:type="spellStart"/>
      <w:r>
        <w:t>Docker</w:t>
      </w:r>
      <w:proofErr w:type="spellEnd"/>
      <w:r>
        <w:t>-konteineris (</w:t>
      </w:r>
      <w:hyperlink r:id="rId13" w:history="1">
        <w:r w:rsidRPr="00807AF2">
          <w:rPr>
            <w:rStyle w:val="Hperlink"/>
          </w:rPr>
          <w:t>https://github.com/karlerss/telomere-length/blob/master/Dockerfile</w:t>
        </w:r>
      </w:hyperlink>
      <w:r>
        <w:t xml:space="preserve">). </w:t>
      </w:r>
      <w:r w:rsidR="005D5163">
        <w:t xml:space="preserve">Alussüsteemiks kasutati </w:t>
      </w:r>
      <w:proofErr w:type="spellStart"/>
      <w:r w:rsidR="005D5163" w:rsidRPr="005D5163">
        <w:t>biocontainers</w:t>
      </w:r>
      <w:proofErr w:type="spellEnd"/>
      <w:r w:rsidR="005D5163" w:rsidRPr="005D5163">
        <w:t>/</w:t>
      </w:r>
      <w:proofErr w:type="spellStart"/>
      <w:r w:rsidR="005D5163" w:rsidRPr="005D5163">
        <w:t>biocontainers</w:t>
      </w:r>
      <w:proofErr w:type="spellEnd"/>
      <w:r w:rsidR="005D5163">
        <w:t xml:space="preserve"> tõmmise </w:t>
      </w:r>
      <w:proofErr w:type="spellStart"/>
      <w:r w:rsidR="005D5163">
        <w:t>uusimat</w:t>
      </w:r>
      <w:proofErr w:type="spellEnd"/>
      <w:r w:rsidR="005D5163">
        <w:t xml:space="preserve"> versiooni. </w:t>
      </w:r>
      <w:proofErr w:type="spellStart"/>
      <w:r w:rsidR="005D5163">
        <w:t>SraTools</w:t>
      </w:r>
      <w:proofErr w:type="spellEnd"/>
      <w:r w:rsidR="005D5163">
        <w:t xml:space="preserve"> 2.8.1 lisati </w:t>
      </w:r>
      <w:proofErr w:type="spellStart"/>
      <w:r w:rsidR="005D5163">
        <w:t>docker</w:t>
      </w:r>
      <w:proofErr w:type="spellEnd"/>
      <w:r w:rsidR="005D5163">
        <w:t xml:space="preserve">-konteinerisse </w:t>
      </w:r>
      <w:proofErr w:type="spellStart"/>
      <w:r w:rsidR="005D5163">
        <w:t>conda</w:t>
      </w:r>
      <w:proofErr w:type="spellEnd"/>
      <w:r w:rsidR="005D5163">
        <w:t xml:space="preserve"> pakihaldussüsteemi abil. </w:t>
      </w:r>
      <w:proofErr w:type="spellStart"/>
      <w:r w:rsidR="005D5163">
        <w:t>Python</w:t>
      </w:r>
      <w:proofErr w:type="spellEnd"/>
      <w:r w:rsidR="005D5163">
        <w:t xml:space="preserve"> programmi</w:t>
      </w:r>
      <w:r w:rsidR="00D35ED8">
        <w:t>de</w:t>
      </w:r>
      <w:r w:rsidR="005D5163">
        <w:t xml:space="preserve"> toimimiseks vajalikud teegid lisati </w:t>
      </w:r>
      <w:proofErr w:type="spellStart"/>
      <w:r w:rsidR="005D5163">
        <w:t>pip</w:t>
      </w:r>
      <w:proofErr w:type="spellEnd"/>
      <w:r w:rsidR="00EF2784">
        <w:t xml:space="preserve"> pakihalduri</w:t>
      </w:r>
      <w:r w:rsidR="005D5163">
        <w:t xml:space="preserve"> abil. GenomeTester4 binaarfailid kopeeriti käesoleva töö </w:t>
      </w:r>
      <w:proofErr w:type="spellStart"/>
      <w:r w:rsidR="005D5163">
        <w:t>repositooriumisse</w:t>
      </w:r>
      <w:proofErr w:type="spellEnd"/>
      <w:r w:rsidR="005D5163">
        <w:t xml:space="preserve"> ning lisati sealt </w:t>
      </w:r>
      <w:proofErr w:type="spellStart"/>
      <w:r w:rsidR="005D5163">
        <w:t>docker</w:t>
      </w:r>
      <w:proofErr w:type="spellEnd"/>
      <w:r w:rsidR="005D5163">
        <w:t>-konteinerisse.</w:t>
      </w:r>
    </w:p>
    <w:p w:rsidR="005F7012" w:rsidRDefault="007523DF" w:rsidP="00E763F8">
      <w:r>
        <w:t xml:space="preserve">Andmete laadimisprogrammi käsurealiidese loomiseks kasutati </w:t>
      </w:r>
      <w:proofErr w:type="spellStart"/>
      <w:r>
        <w:t>click</w:t>
      </w:r>
      <w:proofErr w:type="spellEnd"/>
      <w:r>
        <w:t>-teeki, mis hoolitseb käsureaargumentide ning seadete sõelumise ja valideerimise eest.</w:t>
      </w:r>
      <w:r w:rsidR="00C2631E">
        <w:t xml:space="preserve"> (</w:t>
      </w:r>
      <w:hyperlink r:id="rId14" w:history="1">
        <w:r w:rsidR="00C2631E" w:rsidRPr="00807AF2">
          <w:rPr>
            <w:rStyle w:val="Hperlink"/>
          </w:rPr>
          <w:t>http://click.pocoo.org/5/</w:t>
        </w:r>
      </w:hyperlink>
      <w:r w:rsidR="00F3715D">
        <w:t>)</w:t>
      </w:r>
    </w:p>
    <w:p w:rsidR="00901B60" w:rsidRDefault="00724A4A" w:rsidP="00E763F8">
      <w:r>
        <w:t xml:space="preserve">Andmete agregeerimine viidi läbi </w:t>
      </w:r>
      <w:proofErr w:type="spellStart"/>
      <w:r>
        <w:t>CentOS</w:t>
      </w:r>
      <w:proofErr w:type="spellEnd"/>
      <w:r>
        <w:t xml:space="preserve"> 7 arvutis, millel on 32 protsessorituuma ning 512GB muutmälu.</w:t>
      </w:r>
    </w:p>
    <w:p w:rsidR="002272DE" w:rsidRDefault="00B24042" w:rsidP="00E763F8">
      <w:r>
        <w:t xml:space="preserve">Huvipakkuvate </w:t>
      </w:r>
      <w:proofErr w:type="spellStart"/>
      <w:r>
        <w:t>k-meride</w:t>
      </w:r>
      <w:proofErr w:type="spellEnd"/>
      <w:r>
        <w:t xml:space="preserve"> </w:t>
      </w:r>
      <w:r w:rsidR="00832352">
        <w:t xml:space="preserve">sageduste </w:t>
      </w:r>
      <w:r>
        <w:t xml:space="preserve">analüüs viidi läbi </w:t>
      </w:r>
      <w:proofErr w:type="spellStart"/>
      <w:r w:rsidR="00AD2450">
        <w:t>J</w:t>
      </w:r>
      <w:r>
        <w:t>upyter</w:t>
      </w:r>
      <w:proofErr w:type="spellEnd"/>
      <w:r w:rsidR="00B2174C">
        <w:t xml:space="preserve"> interaktiivses keskkonnas (</w:t>
      </w:r>
      <w:hyperlink r:id="rId15" w:history="1">
        <w:r w:rsidR="00B2174C" w:rsidRPr="00807AF2">
          <w:rPr>
            <w:rStyle w:val="Hperlink"/>
          </w:rPr>
          <w:t>http://jupyter.org/</w:t>
        </w:r>
      </w:hyperlink>
      <w:r w:rsidR="00B2174C">
        <w:t xml:space="preserve">). </w:t>
      </w:r>
      <w:r w:rsidR="00C62B9A">
        <w:t>Tulemused visualiseeriti</w:t>
      </w:r>
      <w:r w:rsidR="00901B60">
        <w:t xml:space="preserve"> </w:t>
      </w:r>
      <w:proofErr w:type="spellStart"/>
      <w:r w:rsidR="00901B60">
        <w:t>python</w:t>
      </w:r>
      <w:proofErr w:type="spellEnd"/>
      <w:r w:rsidR="00901B60">
        <w:t xml:space="preserve"> teegi</w:t>
      </w:r>
      <w:r w:rsidR="00C62B9A">
        <w:t xml:space="preserve"> </w:t>
      </w:r>
      <w:proofErr w:type="spellStart"/>
      <w:r w:rsidR="00C62B9A">
        <w:t>matplotlib</w:t>
      </w:r>
      <w:proofErr w:type="spellEnd"/>
      <w:r w:rsidR="00C62B9A">
        <w:t xml:space="preserve"> abil (</w:t>
      </w:r>
      <w:hyperlink r:id="rId16" w:history="1">
        <w:r w:rsidR="00C62B9A" w:rsidRPr="00807AF2">
          <w:rPr>
            <w:rStyle w:val="Hperlink"/>
          </w:rPr>
          <w:t>https://matplotlib.org/</w:t>
        </w:r>
      </w:hyperlink>
      <w:r w:rsidR="00C62B9A">
        <w:t xml:space="preserve">). </w:t>
      </w:r>
    </w:p>
    <w:p w:rsidR="00411811" w:rsidRDefault="00975122" w:rsidP="00411811">
      <w:pPr>
        <w:pStyle w:val="Pealkiri3"/>
      </w:pPr>
      <w:r>
        <w:t xml:space="preserve">TODO: </w:t>
      </w:r>
      <w:proofErr w:type="spellStart"/>
      <w:r>
        <w:t>K-meride</w:t>
      </w:r>
      <w:proofErr w:type="spellEnd"/>
      <w:r>
        <w:t xml:space="preserve"> valik</w:t>
      </w:r>
    </w:p>
    <w:p w:rsidR="00411811" w:rsidRPr="00411811" w:rsidRDefault="00411811" w:rsidP="00411811">
      <w:pPr>
        <w:pStyle w:val="Pealkiri3"/>
      </w:pPr>
      <w:r>
        <w:t>TODO: Andmestik</w:t>
      </w:r>
    </w:p>
    <w:p w:rsidR="00975122" w:rsidRPr="00975122" w:rsidRDefault="00975122" w:rsidP="00975122"/>
    <w:p w:rsidR="00BE5F40" w:rsidRDefault="00BE5F40" w:rsidP="00BE5F40">
      <w:pPr>
        <w:pStyle w:val="Pealkiri2"/>
      </w:pPr>
      <w:r>
        <w:lastRenderedPageBreak/>
        <w:t>Tulemused</w:t>
      </w:r>
    </w:p>
    <w:p w:rsidR="00CD666D" w:rsidRDefault="00CD666D" w:rsidP="00CD666D">
      <w:pPr>
        <w:pStyle w:val="Pealkiri3"/>
      </w:pPr>
      <w:proofErr w:type="spellStart"/>
      <w:r>
        <w:t>Sekveneerimisandmete</w:t>
      </w:r>
      <w:proofErr w:type="spellEnd"/>
      <w:r>
        <w:t xml:space="preserve"> analüüsi meetod</w:t>
      </w:r>
    </w:p>
    <w:p w:rsidR="00CD666D" w:rsidRDefault="00CD666D" w:rsidP="00CD666D">
      <w:proofErr w:type="spellStart"/>
      <w:r>
        <w:t>K-mer</w:t>
      </w:r>
      <w:proofErr w:type="spellEnd"/>
      <w:r>
        <w:t xml:space="preserve"> metoodika abil uurimiseesmärkide saavutamiseks peavad ühe inimese andmed läbima järgnevad sammud</w:t>
      </w:r>
      <w:r w:rsidR="00ED498D">
        <w:t xml:space="preserve"> (sulgudes välise programmi nimi)</w:t>
      </w:r>
      <w:r>
        <w:t>:</w:t>
      </w:r>
    </w:p>
    <w:p w:rsidR="00CD666D" w:rsidRDefault="00CD666D" w:rsidP="00CD666D">
      <w:pPr>
        <w:pStyle w:val="Loendilik"/>
        <w:numPr>
          <w:ilvl w:val="0"/>
          <w:numId w:val="3"/>
        </w:numPr>
      </w:pPr>
      <w:r>
        <w:t>Andmete allalaadimine internetist (</w:t>
      </w:r>
      <w:proofErr w:type="spellStart"/>
      <w:r>
        <w:t>prefetch</w:t>
      </w:r>
      <w:proofErr w:type="spellEnd"/>
      <w:r>
        <w:t>)</w:t>
      </w:r>
    </w:p>
    <w:p w:rsidR="00CD666D" w:rsidRDefault="00CD666D" w:rsidP="00CD666D">
      <w:pPr>
        <w:pStyle w:val="Loendilik"/>
        <w:numPr>
          <w:ilvl w:val="0"/>
          <w:numId w:val="3"/>
        </w:numPr>
      </w:pPr>
      <w:r>
        <w:t xml:space="preserve">Allalaetud andmete viimine </w:t>
      </w:r>
      <w:proofErr w:type="spellStart"/>
      <w:r>
        <w:t>fasta</w:t>
      </w:r>
      <w:proofErr w:type="spellEnd"/>
      <w:r>
        <w:t>-formaati (</w:t>
      </w:r>
      <w:proofErr w:type="spellStart"/>
      <w:r>
        <w:t>fastq-dump</w:t>
      </w:r>
      <w:proofErr w:type="spellEnd"/>
      <w:r>
        <w:t>)</w:t>
      </w:r>
    </w:p>
    <w:p w:rsidR="00CD666D" w:rsidRDefault="00CD666D" w:rsidP="00CD666D">
      <w:pPr>
        <w:pStyle w:val="Loendilik"/>
        <w:numPr>
          <w:ilvl w:val="0"/>
          <w:numId w:val="3"/>
        </w:numPr>
      </w:pPr>
      <w:proofErr w:type="spellStart"/>
      <w:r w:rsidRPr="00C11606">
        <w:rPr>
          <w:i/>
        </w:rPr>
        <w:t>Read</w:t>
      </w:r>
      <w:r>
        <w:t>ide</w:t>
      </w:r>
      <w:proofErr w:type="spellEnd"/>
      <w:r>
        <w:t xml:space="preserve"> </w:t>
      </w:r>
      <w:proofErr w:type="spellStart"/>
      <w:r>
        <w:t>fasta</w:t>
      </w:r>
      <w:proofErr w:type="spellEnd"/>
      <w:r>
        <w:t xml:space="preserve"> failist </w:t>
      </w:r>
      <w:proofErr w:type="spellStart"/>
      <w:r>
        <w:t>k-meride</w:t>
      </w:r>
      <w:proofErr w:type="spellEnd"/>
      <w:r>
        <w:t xml:space="preserve"> sagedustabeli tegemine (</w:t>
      </w:r>
      <w:proofErr w:type="spellStart"/>
      <w:r>
        <w:t>glistmaker</w:t>
      </w:r>
      <w:proofErr w:type="spellEnd"/>
      <w:r>
        <w:t>)</w:t>
      </w:r>
    </w:p>
    <w:p w:rsidR="00CD666D" w:rsidRDefault="00CD666D" w:rsidP="00CD666D">
      <w:pPr>
        <w:pStyle w:val="Loendilik"/>
        <w:numPr>
          <w:ilvl w:val="0"/>
          <w:numId w:val="3"/>
        </w:numPr>
      </w:pPr>
      <w:r>
        <w:t xml:space="preserve">Sagedustabelist huvipakkuvate </w:t>
      </w:r>
      <w:proofErr w:type="spellStart"/>
      <w:r>
        <w:t>k-meride</w:t>
      </w:r>
      <w:proofErr w:type="spellEnd"/>
      <w:r>
        <w:t xml:space="preserve"> sageduse päringu tegemine (</w:t>
      </w:r>
      <w:proofErr w:type="spellStart"/>
      <w:r>
        <w:t>glistquery</w:t>
      </w:r>
      <w:proofErr w:type="spellEnd"/>
      <w:r>
        <w:t>)</w:t>
      </w:r>
    </w:p>
    <w:p w:rsidR="00CD666D" w:rsidRDefault="00CD666D" w:rsidP="00CD666D">
      <w:pPr>
        <w:pStyle w:val="Loendilik"/>
        <w:numPr>
          <w:ilvl w:val="0"/>
          <w:numId w:val="3"/>
        </w:numPr>
      </w:pPr>
      <w:r>
        <w:t xml:space="preserve">Ühe inimese huvipakkuvate </w:t>
      </w:r>
      <w:proofErr w:type="spellStart"/>
      <w:r>
        <w:t>k-meride</w:t>
      </w:r>
      <w:proofErr w:type="spellEnd"/>
      <w:r>
        <w:t xml:space="preserve"> sageduste salvestamine edasiseks analüüsiks</w:t>
      </w:r>
    </w:p>
    <w:p w:rsidR="00CD666D" w:rsidRDefault="00CD666D" w:rsidP="00CD666D">
      <w:pPr>
        <w:pStyle w:val="Loendilik"/>
        <w:numPr>
          <w:ilvl w:val="0"/>
          <w:numId w:val="3"/>
        </w:numPr>
      </w:pPr>
      <w:r>
        <w:t>Kettaruumi vabastamine</w:t>
      </w:r>
    </w:p>
    <w:p w:rsidR="00901B60" w:rsidRDefault="00CD666D" w:rsidP="00CD666D">
      <w:r>
        <w:t>Lisaks analüüsi enda sammudele on oluline iga sammu logimine ning</w:t>
      </w:r>
      <w:r w:rsidR="00ED498D">
        <w:t xml:space="preserve"> protsessi </w:t>
      </w:r>
      <w:proofErr w:type="spellStart"/>
      <w:r w:rsidR="00ED498D">
        <w:t>paralleliseeritavus</w:t>
      </w:r>
      <w:proofErr w:type="spellEnd"/>
      <w:r w:rsidR="00ED498D">
        <w:t>.</w:t>
      </w:r>
      <w:r w:rsidR="00901B60">
        <w:t xml:space="preserve"> Ka on tähtis, et programm lõpetakse ülesande nii vähese ajaga kui võimalik. Selleks, et leida, milline arvutusressurss </w:t>
      </w:r>
      <w:r w:rsidR="007742EA">
        <w:t>(allalaadimiskiirus, protsessorituumad või muutmälu) saab piiravaks, jooksutati käsurealt iga kasutatavat välist programmi.</w:t>
      </w:r>
      <w:r w:rsidR="00E06FDD">
        <w:t xml:space="preserve"> </w:t>
      </w:r>
      <w:r w:rsidR="00D501E7">
        <w:t xml:space="preserve">Tulemused tabelis </w:t>
      </w:r>
      <w:r w:rsidR="00D501E7">
        <w:fldChar w:fldCharType="begin"/>
      </w:r>
      <w:r w:rsidR="00D501E7">
        <w:instrText xml:space="preserve"> REF _Ref483331478 \h </w:instrText>
      </w:r>
      <w:r w:rsidR="00D501E7">
        <w:fldChar w:fldCharType="separate"/>
      </w:r>
      <w:r w:rsidR="00D501E7" w:rsidRPr="0097521B">
        <w:rPr>
          <w:szCs w:val="24"/>
        </w:rPr>
        <w:t xml:space="preserve">Tabel </w:t>
      </w:r>
      <w:r w:rsidR="00D501E7" w:rsidRPr="0097521B">
        <w:rPr>
          <w:noProof/>
          <w:szCs w:val="24"/>
        </w:rPr>
        <w:t>1</w:t>
      </w:r>
      <w:r w:rsidR="00D501E7">
        <w:fldChar w:fldCharType="end"/>
      </w:r>
      <w:r w:rsidR="00E06FDD">
        <w:t>.</w:t>
      </w:r>
    </w:p>
    <w:p w:rsidR="00447B56" w:rsidRPr="0097521B" w:rsidRDefault="00447B56" w:rsidP="00447B56">
      <w:pPr>
        <w:pStyle w:val="Pealdis"/>
        <w:keepNext/>
        <w:rPr>
          <w:sz w:val="24"/>
          <w:szCs w:val="24"/>
        </w:rPr>
      </w:pPr>
      <w:bookmarkStart w:id="3" w:name="_Ref483331478"/>
      <w:r w:rsidRPr="0097521B">
        <w:rPr>
          <w:sz w:val="24"/>
          <w:szCs w:val="24"/>
        </w:rPr>
        <w:t xml:space="preserve">Tabel </w:t>
      </w:r>
      <w:r w:rsidRPr="0097521B">
        <w:rPr>
          <w:sz w:val="24"/>
          <w:szCs w:val="24"/>
        </w:rPr>
        <w:fldChar w:fldCharType="begin"/>
      </w:r>
      <w:r w:rsidRPr="0097521B">
        <w:rPr>
          <w:sz w:val="24"/>
          <w:szCs w:val="24"/>
        </w:rPr>
        <w:instrText xml:space="preserve"> SEQ Tabel \* ARABIC </w:instrText>
      </w:r>
      <w:r w:rsidRPr="0097521B">
        <w:rPr>
          <w:sz w:val="24"/>
          <w:szCs w:val="24"/>
        </w:rPr>
        <w:fldChar w:fldCharType="separate"/>
      </w:r>
      <w:r w:rsidR="00FE2F58">
        <w:rPr>
          <w:noProof/>
          <w:sz w:val="24"/>
          <w:szCs w:val="24"/>
        </w:rPr>
        <w:t>1</w:t>
      </w:r>
      <w:r w:rsidRPr="0097521B">
        <w:rPr>
          <w:sz w:val="24"/>
          <w:szCs w:val="24"/>
        </w:rPr>
        <w:fldChar w:fldCharType="end"/>
      </w:r>
      <w:bookmarkEnd w:id="3"/>
    </w:p>
    <w:tbl>
      <w:tblPr>
        <w:tblStyle w:val="Kontuurtabel"/>
        <w:tblW w:w="0" w:type="auto"/>
        <w:tblLook w:val="04A0" w:firstRow="1" w:lastRow="0" w:firstColumn="1" w:lastColumn="0" w:noHBand="0" w:noVBand="1"/>
        <w:tblCaption w:val="Tabel 1"/>
      </w:tblPr>
      <w:tblGrid>
        <w:gridCol w:w="1350"/>
        <w:gridCol w:w="1449"/>
        <w:gridCol w:w="2354"/>
        <w:gridCol w:w="1204"/>
        <w:gridCol w:w="1429"/>
        <w:gridCol w:w="1275"/>
      </w:tblGrid>
      <w:tr w:rsidR="002E54A0" w:rsidTr="00447B56">
        <w:tc>
          <w:tcPr>
            <w:tcW w:w="1350" w:type="dxa"/>
          </w:tcPr>
          <w:p w:rsidR="002E54A0" w:rsidRDefault="002E54A0" w:rsidP="00CD666D">
            <w:r>
              <w:t>Programm</w:t>
            </w:r>
          </w:p>
        </w:tc>
        <w:tc>
          <w:tcPr>
            <w:tcW w:w="1449" w:type="dxa"/>
          </w:tcPr>
          <w:p w:rsidR="002E54A0" w:rsidRDefault="002E54A0" w:rsidP="00CD666D">
            <w:r>
              <w:t xml:space="preserve">Maks. mälukasutus </w:t>
            </w:r>
          </w:p>
        </w:tc>
        <w:tc>
          <w:tcPr>
            <w:tcW w:w="2354" w:type="dxa"/>
          </w:tcPr>
          <w:p w:rsidR="002E54A0" w:rsidRDefault="002E54A0" w:rsidP="00CD666D">
            <w:r>
              <w:t>Väljundi suurus kettal</w:t>
            </w:r>
          </w:p>
        </w:tc>
        <w:tc>
          <w:tcPr>
            <w:tcW w:w="1204" w:type="dxa"/>
          </w:tcPr>
          <w:p w:rsidR="002E54A0" w:rsidRDefault="002E54A0" w:rsidP="00CD666D">
            <w:r>
              <w:t>Kasutatud tuumasid</w:t>
            </w:r>
          </w:p>
        </w:tc>
        <w:tc>
          <w:tcPr>
            <w:tcW w:w="1429" w:type="dxa"/>
          </w:tcPr>
          <w:p w:rsidR="002E54A0" w:rsidRDefault="002E54A0" w:rsidP="00CD666D">
            <w:r>
              <w:t>Kulunud aeg</w:t>
            </w:r>
          </w:p>
        </w:tc>
        <w:tc>
          <w:tcPr>
            <w:tcW w:w="1275" w:type="dxa"/>
          </w:tcPr>
          <w:p w:rsidR="002E54A0" w:rsidRDefault="002E54A0" w:rsidP="00CD666D">
            <w:r>
              <w:t>Ressurss</w:t>
            </w:r>
          </w:p>
        </w:tc>
      </w:tr>
      <w:tr w:rsidR="002E54A0" w:rsidTr="00447B56">
        <w:tc>
          <w:tcPr>
            <w:tcW w:w="1350" w:type="dxa"/>
          </w:tcPr>
          <w:p w:rsidR="002E54A0" w:rsidRDefault="002E54A0" w:rsidP="00CD666D">
            <w:proofErr w:type="spellStart"/>
            <w:r>
              <w:t>prefetch</w:t>
            </w:r>
            <w:proofErr w:type="spellEnd"/>
          </w:p>
        </w:tc>
        <w:tc>
          <w:tcPr>
            <w:tcW w:w="1449" w:type="dxa"/>
          </w:tcPr>
          <w:p w:rsidR="002E54A0" w:rsidRDefault="002E54A0" w:rsidP="00CD666D">
            <w:r>
              <w:t>&lt;1 GB</w:t>
            </w:r>
          </w:p>
        </w:tc>
        <w:tc>
          <w:tcPr>
            <w:tcW w:w="2354" w:type="dxa"/>
          </w:tcPr>
          <w:p w:rsidR="002E54A0" w:rsidRDefault="002E54A0" w:rsidP="00CD666D">
            <w:r>
              <w:t>2 GB</w:t>
            </w:r>
          </w:p>
        </w:tc>
        <w:tc>
          <w:tcPr>
            <w:tcW w:w="1204" w:type="dxa"/>
          </w:tcPr>
          <w:p w:rsidR="002E54A0" w:rsidRDefault="002E54A0" w:rsidP="00CD666D">
            <w:r>
              <w:t>1</w:t>
            </w:r>
          </w:p>
        </w:tc>
        <w:tc>
          <w:tcPr>
            <w:tcW w:w="1429" w:type="dxa"/>
          </w:tcPr>
          <w:p w:rsidR="002E54A0" w:rsidRDefault="002E54A0" w:rsidP="00CD666D">
            <w:r>
              <w:t>~3 min</w:t>
            </w:r>
          </w:p>
        </w:tc>
        <w:tc>
          <w:tcPr>
            <w:tcW w:w="1275" w:type="dxa"/>
          </w:tcPr>
          <w:p w:rsidR="002E54A0" w:rsidRDefault="00B57F73" w:rsidP="00CD666D">
            <w:r>
              <w:t>Võrk</w:t>
            </w:r>
          </w:p>
        </w:tc>
      </w:tr>
      <w:tr w:rsidR="002E54A0" w:rsidTr="00447B56">
        <w:tc>
          <w:tcPr>
            <w:tcW w:w="1350" w:type="dxa"/>
          </w:tcPr>
          <w:p w:rsidR="002E54A0" w:rsidRDefault="002E54A0" w:rsidP="00CD666D">
            <w:proofErr w:type="spellStart"/>
            <w:r>
              <w:t>fastq-dump</w:t>
            </w:r>
            <w:proofErr w:type="spellEnd"/>
          </w:p>
        </w:tc>
        <w:tc>
          <w:tcPr>
            <w:tcW w:w="1449" w:type="dxa"/>
          </w:tcPr>
          <w:p w:rsidR="002E54A0" w:rsidRDefault="002E54A0" w:rsidP="00CD666D">
            <w:r>
              <w:t>1 GB</w:t>
            </w:r>
          </w:p>
        </w:tc>
        <w:tc>
          <w:tcPr>
            <w:tcW w:w="2354" w:type="dxa"/>
          </w:tcPr>
          <w:p w:rsidR="002E54A0" w:rsidRDefault="002E54A0" w:rsidP="00CD666D">
            <w:r>
              <w:t>5 GB</w:t>
            </w:r>
          </w:p>
        </w:tc>
        <w:tc>
          <w:tcPr>
            <w:tcW w:w="1204" w:type="dxa"/>
          </w:tcPr>
          <w:p w:rsidR="002E54A0" w:rsidRDefault="002E54A0" w:rsidP="00CD666D">
            <w:r>
              <w:t>1</w:t>
            </w:r>
          </w:p>
        </w:tc>
        <w:tc>
          <w:tcPr>
            <w:tcW w:w="1429" w:type="dxa"/>
          </w:tcPr>
          <w:p w:rsidR="002E54A0" w:rsidRDefault="002E54A0" w:rsidP="00CD666D">
            <w:r>
              <w:t>~9 min</w:t>
            </w:r>
          </w:p>
        </w:tc>
        <w:tc>
          <w:tcPr>
            <w:tcW w:w="1275" w:type="dxa"/>
          </w:tcPr>
          <w:p w:rsidR="002E54A0" w:rsidRDefault="00B57F73" w:rsidP="00CD666D">
            <w:r>
              <w:t>HDD</w:t>
            </w:r>
          </w:p>
        </w:tc>
      </w:tr>
      <w:tr w:rsidR="002E54A0" w:rsidTr="00447B56">
        <w:tc>
          <w:tcPr>
            <w:tcW w:w="1350" w:type="dxa"/>
          </w:tcPr>
          <w:p w:rsidR="002E54A0" w:rsidRDefault="002E54A0" w:rsidP="00CD666D">
            <w:proofErr w:type="spellStart"/>
            <w:r>
              <w:t>glistmaker</w:t>
            </w:r>
            <w:proofErr w:type="spellEnd"/>
          </w:p>
        </w:tc>
        <w:tc>
          <w:tcPr>
            <w:tcW w:w="1449" w:type="dxa"/>
          </w:tcPr>
          <w:p w:rsidR="002E54A0" w:rsidRDefault="002E54A0" w:rsidP="00CD666D">
            <w:r>
              <w:t>35 GB</w:t>
            </w:r>
          </w:p>
        </w:tc>
        <w:tc>
          <w:tcPr>
            <w:tcW w:w="2354" w:type="dxa"/>
          </w:tcPr>
          <w:p w:rsidR="002E54A0" w:rsidRDefault="002E54A0" w:rsidP="00CD666D">
            <w:r>
              <w:t>25 GB</w:t>
            </w:r>
          </w:p>
        </w:tc>
        <w:tc>
          <w:tcPr>
            <w:tcW w:w="1204" w:type="dxa"/>
          </w:tcPr>
          <w:p w:rsidR="002E54A0" w:rsidRDefault="002E54A0" w:rsidP="00CD666D">
            <w:r>
              <w:t>2</w:t>
            </w:r>
          </w:p>
        </w:tc>
        <w:tc>
          <w:tcPr>
            <w:tcW w:w="1429" w:type="dxa"/>
          </w:tcPr>
          <w:p w:rsidR="002E54A0" w:rsidRDefault="002E54A0" w:rsidP="00CD666D">
            <w:r>
              <w:t>~9 min</w:t>
            </w:r>
          </w:p>
        </w:tc>
        <w:tc>
          <w:tcPr>
            <w:tcW w:w="1275" w:type="dxa"/>
          </w:tcPr>
          <w:p w:rsidR="002E54A0" w:rsidRDefault="00B57F73" w:rsidP="00CD666D">
            <w:r>
              <w:t>RAM</w:t>
            </w:r>
          </w:p>
        </w:tc>
      </w:tr>
      <w:tr w:rsidR="002E54A0" w:rsidTr="00447B56">
        <w:tc>
          <w:tcPr>
            <w:tcW w:w="1350" w:type="dxa"/>
          </w:tcPr>
          <w:p w:rsidR="002E54A0" w:rsidRDefault="002E54A0" w:rsidP="00CD666D">
            <w:proofErr w:type="spellStart"/>
            <w:r>
              <w:t>glistquery</w:t>
            </w:r>
            <w:proofErr w:type="spellEnd"/>
          </w:p>
        </w:tc>
        <w:tc>
          <w:tcPr>
            <w:tcW w:w="1449" w:type="dxa"/>
          </w:tcPr>
          <w:p w:rsidR="002E54A0" w:rsidRDefault="002E54A0" w:rsidP="00CD666D">
            <w:r>
              <w:t>&lt;1 GB</w:t>
            </w:r>
          </w:p>
        </w:tc>
        <w:tc>
          <w:tcPr>
            <w:tcW w:w="2354" w:type="dxa"/>
          </w:tcPr>
          <w:p w:rsidR="002E54A0" w:rsidRDefault="002E54A0" w:rsidP="00CD666D">
            <w:r>
              <w:t>~300 KB</w:t>
            </w:r>
          </w:p>
        </w:tc>
        <w:tc>
          <w:tcPr>
            <w:tcW w:w="1204" w:type="dxa"/>
          </w:tcPr>
          <w:p w:rsidR="002E54A0" w:rsidRDefault="002E54A0" w:rsidP="00CD666D">
            <w:r>
              <w:t>1</w:t>
            </w:r>
          </w:p>
        </w:tc>
        <w:tc>
          <w:tcPr>
            <w:tcW w:w="1429" w:type="dxa"/>
          </w:tcPr>
          <w:p w:rsidR="002E54A0" w:rsidRDefault="002E54A0" w:rsidP="00CD666D">
            <w:r>
              <w:t>~1s</w:t>
            </w:r>
          </w:p>
        </w:tc>
        <w:tc>
          <w:tcPr>
            <w:tcW w:w="1275" w:type="dxa"/>
          </w:tcPr>
          <w:p w:rsidR="002E54A0" w:rsidRDefault="00B57F73" w:rsidP="00CD666D">
            <w:r>
              <w:t>-</w:t>
            </w:r>
          </w:p>
        </w:tc>
      </w:tr>
    </w:tbl>
    <w:p w:rsidR="002447F8" w:rsidRDefault="002447F8" w:rsidP="00CD666D"/>
    <w:p w:rsidR="00901B60" w:rsidRDefault="00265330" w:rsidP="00CD666D">
      <w:r>
        <w:t xml:space="preserve">Nendest tulemustest selgub, et ainus samm, mis kasutab kogu saadaolevat ressurssi, on </w:t>
      </w:r>
      <w:proofErr w:type="spellStart"/>
      <w:r>
        <w:t>prefetch</w:t>
      </w:r>
      <w:proofErr w:type="spellEnd"/>
      <w:r>
        <w:t>.</w:t>
      </w:r>
      <w:r w:rsidR="00DB4777">
        <w:t xml:space="preserve"> Ka </w:t>
      </w:r>
      <w:r w:rsidR="00AC74A4">
        <w:t>on näha</w:t>
      </w:r>
      <w:r w:rsidR="00DB4777">
        <w:t xml:space="preserve">, et </w:t>
      </w:r>
      <w:r w:rsidR="00AC74A4">
        <w:t xml:space="preserve">allalaadimiskiirusest mittesõltuvad sammud võtavad umbes kuus korda nii palju aega, kui ühe </w:t>
      </w:r>
      <w:r w:rsidR="00194573">
        <w:t>uue lähtefaili laadimiseks kulub.</w:t>
      </w:r>
      <w:r w:rsidR="007237C1">
        <w:t xml:space="preserve"> </w:t>
      </w:r>
      <w:r w:rsidR="000E1AE7">
        <w:t>Sellest johtuvalt</w:t>
      </w:r>
      <w:r w:rsidR="00FF45DE">
        <w:t xml:space="preserve"> ning</w:t>
      </w:r>
      <w:r w:rsidR="000E1AE7">
        <w:t xml:space="preserve"> et ülesanne lahendada maksimaalse kiirusega, peaks ühe allalaadimise kohta jooksma paralleelselt vähemalt kuus protsessi, kus toimuvad lokaalsed arvutustööd.</w:t>
      </w:r>
    </w:p>
    <w:p w:rsidR="006F5727" w:rsidRDefault="00BE501E" w:rsidP="00BE501E">
      <w:pPr>
        <w:pStyle w:val="Pealkiri4"/>
      </w:pPr>
      <w:r>
        <w:t>get_srr.py</w:t>
      </w:r>
    </w:p>
    <w:p w:rsidR="00BE501E" w:rsidRDefault="00300A9E" w:rsidP="00BE501E">
      <w:r>
        <w:t xml:space="preserve">Eelnevaid asjaolusid arvesse võttes, arendati tööriist </w:t>
      </w:r>
      <w:r w:rsidR="00A81402">
        <w:t xml:space="preserve">get_srr.py. Programmi kasutamiseks tuleb käsureale kirjutada </w:t>
      </w:r>
      <w:proofErr w:type="spellStart"/>
      <w:r w:rsidR="00A81402" w:rsidRPr="00FE2F58">
        <w:rPr>
          <w:i/>
        </w:rPr>
        <w:t>python</w:t>
      </w:r>
      <w:proofErr w:type="spellEnd"/>
      <w:r w:rsidR="00A81402" w:rsidRPr="00FE2F58">
        <w:rPr>
          <w:i/>
        </w:rPr>
        <w:t xml:space="preserve"> get_srr.py [OPTIONS] RUN_TABLE QUERY_LIST</w:t>
      </w:r>
      <w:r w:rsidR="00A81402">
        <w:t xml:space="preserve">, kus </w:t>
      </w:r>
      <w:r w:rsidR="00A81402" w:rsidRPr="00FE2F58">
        <w:rPr>
          <w:i/>
        </w:rPr>
        <w:lastRenderedPageBreak/>
        <w:t>RUN_TABLE</w:t>
      </w:r>
      <w:r w:rsidR="00A81402">
        <w:t xml:space="preserve"> on SRA veebiliidesest saadud kokkuvõttefaili asukoht kõvakettal, näiteks ./SraRuntable.txt ning </w:t>
      </w:r>
      <w:r w:rsidR="00A81402" w:rsidRPr="00FE2F58">
        <w:rPr>
          <w:i/>
        </w:rPr>
        <w:t>QUERY_LIST</w:t>
      </w:r>
      <w:r w:rsidR="00A81402">
        <w:t xml:space="preserve"> on analoogselt tekstifail, kus on igal real üks </w:t>
      </w:r>
      <w:proofErr w:type="spellStart"/>
      <w:r w:rsidR="00A81402">
        <w:t>k-mer</w:t>
      </w:r>
      <w:proofErr w:type="spellEnd"/>
      <w:r w:rsidR="00A81402">
        <w:t>.</w:t>
      </w:r>
      <w:r w:rsidR="00FE2F58">
        <w:t xml:space="preserve"> Lisaks on võimalik seadistada muid parameetreid </w:t>
      </w:r>
      <w:r w:rsidR="00FE2F58" w:rsidRPr="00FE2F58">
        <w:rPr>
          <w:i/>
        </w:rPr>
        <w:t>[OPTIONS]</w:t>
      </w:r>
      <w:r w:rsidR="00FE2F58">
        <w:t xml:space="preserve">, mis on toodud tabelis </w:t>
      </w:r>
      <w:r w:rsidR="00FE2F58">
        <w:fldChar w:fldCharType="begin"/>
      </w:r>
      <w:r w:rsidR="00FE2F58">
        <w:instrText xml:space="preserve"> REF _Ref483337793 \h </w:instrText>
      </w:r>
      <w:r w:rsidR="00FE2F58">
        <w:fldChar w:fldCharType="separate"/>
      </w:r>
      <w:r w:rsidR="00FE2F58" w:rsidRPr="00FE2F58">
        <w:t xml:space="preserve">Tabel </w:t>
      </w:r>
      <w:r w:rsidR="00FE2F58" w:rsidRPr="00FE2F58">
        <w:rPr>
          <w:noProof/>
        </w:rPr>
        <w:t>2</w:t>
      </w:r>
      <w:r w:rsidR="00FE2F58">
        <w:fldChar w:fldCharType="end"/>
      </w:r>
      <w:r w:rsidR="00FE2F58">
        <w:t>.</w:t>
      </w:r>
    </w:p>
    <w:p w:rsidR="00FE2F58" w:rsidRPr="00FE2F58" w:rsidRDefault="00FE2F58" w:rsidP="00FE2F58">
      <w:pPr>
        <w:pStyle w:val="Pealdis"/>
        <w:keepNext/>
        <w:rPr>
          <w:sz w:val="24"/>
        </w:rPr>
      </w:pPr>
      <w:bookmarkStart w:id="4" w:name="_Ref483337793"/>
      <w:r w:rsidRPr="009E60BA">
        <w:rPr>
          <w:b/>
          <w:i w:val="0"/>
          <w:sz w:val="24"/>
        </w:rPr>
        <w:t xml:space="preserve">Tabel </w:t>
      </w:r>
      <w:r w:rsidRPr="009E60BA">
        <w:rPr>
          <w:b/>
          <w:i w:val="0"/>
          <w:sz w:val="24"/>
        </w:rPr>
        <w:fldChar w:fldCharType="begin"/>
      </w:r>
      <w:r w:rsidRPr="009E60BA">
        <w:rPr>
          <w:b/>
          <w:i w:val="0"/>
          <w:sz w:val="24"/>
        </w:rPr>
        <w:instrText xml:space="preserve"> SEQ Tabel \* ARABIC </w:instrText>
      </w:r>
      <w:r w:rsidRPr="009E60BA">
        <w:rPr>
          <w:b/>
          <w:i w:val="0"/>
          <w:sz w:val="24"/>
        </w:rPr>
        <w:fldChar w:fldCharType="separate"/>
      </w:r>
      <w:r w:rsidRPr="009E60BA">
        <w:rPr>
          <w:b/>
          <w:i w:val="0"/>
          <w:noProof/>
          <w:sz w:val="24"/>
        </w:rPr>
        <w:t>2</w:t>
      </w:r>
      <w:r w:rsidRPr="009E60BA">
        <w:rPr>
          <w:b/>
          <w:i w:val="0"/>
          <w:sz w:val="24"/>
        </w:rPr>
        <w:fldChar w:fldCharType="end"/>
      </w:r>
      <w:bookmarkEnd w:id="4"/>
      <w:r w:rsidR="009E60BA">
        <w:rPr>
          <w:sz w:val="24"/>
        </w:rPr>
        <w:t xml:space="preserve"> get_srr.py lisavalikud.</w:t>
      </w:r>
    </w:p>
    <w:tbl>
      <w:tblPr>
        <w:tblStyle w:val="Kontuurtabel"/>
        <w:tblW w:w="0" w:type="auto"/>
        <w:tblLook w:val="04A0" w:firstRow="1" w:lastRow="0" w:firstColumn="1" w:lastColumn="0" w:noHBand="0" w:noVBand="1"/>
      </w:tblPr>
      <w:tblGrid>
        <w:gridCol w:w="1413"/>
        <w:gridCol w:w="2268"/>
        <w:gridCol w:w="1312"/>
        <w:gridCol w:w="4068"/>
      </w:tblGrid>
      <w:tr w:rsidR="00FE2F58" w:rsidTr="007B7799">
        <w:tc>
          <w:tcPr>
            <w:tcW w:w="1413" w:type="dxa"/>
          </w:tcPr>
          <w:p w:rsidR="00FE2F58" w:rsidRDefault="00FE2F58" w:rsidP="00BE501E">
            <w:r>
              <w:t>Lühike nimi</w:t>
            </w:r>
          </w:p>
        </w:tc>
        <w:tc>
          <w:tcPr>
            <w:tcW w:w="2268" w:type="dxa"/>
          </w:tcPr>
          <w:p w:rsidR="00FE2F58" w:rsidRDefault="00FE2F58" w:rsidP="00BE501E">
            <w:r>
              <w:t>Pikk nimi</w:t>
            </w:r>
          </w:p>
        </w:tc>
        <w:tc>
          <w:tcPr>
            <w:tcW w:w="1312" w:type="dxa"/>
          </w:tcPr>
          <w:p w:rsidR="00FE2F58" w:rsidRDefault="00FE2F58" w:rsidP="00BE501E">
            <w:r>
              <w:t>Tüüp</w:t>
            </w:r>
          </w:p>
        </w:tc>
        <w:tc>
          <w:tcPr>
            <w:tcW w:w="4068" w:type="dxa"/>
          </w:tcPr>
          <w:p w:rsidR="00FE2F58" w:rsidRDefault="00FE2F58" w:rsidP="00BE501E">
            <w:r>
              <w:t>Kommentaar</w:t>
            </w:r>
          </w:p>
        </w:tc>
      </w:tr>
      <w:tr w:rsidR="00FE2F58" w:rsidTr="007B7799">
        <w:tc>
          <w:tcPr>
            <w:tcW w:w="1413" w:type="dxa"/>
          </w:tcPr>
          <w:p w:rsidR="00FE2F58" w:rsidRDefault="00FE2F58" w:rsidP="00BE501E">
            <w:r>
              <w:t>-d</w:t>
            </w:r>
          </w:p>
        </w:tc>
        <w:tc>
          <w:tcPr>
            <w:tcW w:w="2268" w:type="dxa"/>
          </w:tcPr>
          <w:p w:rsidR="00FE2F58" w:rsidRDefault="00FE2F58" w:rsidP="00BE501E">
            <w:r>
              <w:t>--</w:t>
            </w:r>
            <w:proofErr w:type="spellStart"/>
            <w:r>
              <w:t>data_root</w:t>
            </w:r>
            <w:proofErr w:type="spellEnd"/>
          </w:p>
        </w:tc>
        <w:tc>
          <w:tcPr>
            <w:tcW w:w="1312" w:type="dxa"/>
          </w:tcPr>
          <w:p w:rsidR="00FE2F58" w:rsidRDefault="00FE2F58" w:rsidP="00BE501E">
            <w:r>
              <w:t>Rada</w:t>
            </w:r>
          </w:p>
        </w:tc>
        <w:tc>
          <w:tcPr>
            <w:tcW w:w="4068" w:type="dxa"/>
          </w:tcPr>
          <w:p w:rsidR="00FE2F58" w:rsidRDefault="007B7799" w:rsidP="00BE501E">
            <w:r>
              <w:t>Kataloog, kuhu sisse tehakse ajutised kaustad ja väljundite kaust.</w:t>
            </w:r>
            <w:r w:rsidR="00363D90">
              <w:t xml:space="preserve"> Vaikimisi /</w:t>
            </w:r>
            <w:proofErr w:type="spellStart"/>
            <w:r w:rsidR="00363D90">
              <w:t>data</w:t>
            </w:r>
            <w:proofErr w:type="spellEnd"/>
            <w:r w:rsidR="00363D90">
              <w:t>.</w:t>
            </w:r>
          </w:p>
        </w:tc>
      </w:tr>
      <w:tr w:rsidR="00FE2F58" w:rsidTr="007B7799">
        <w:tc>
          <w:tcPr>
            <w:tcW w:w="1413" w:type="dxa"/>
          </w:tcPr>
          <w:p w:rsidR="00FE2F58" w:rsidRDefault="00FE2F58" w:rsidP="00BE501E">
            <w:r>
              <w:t>-n</w:t>
            </w:r>
          </w:p>
        </w:tc>
        <w:tc>
          <w:tcPr>
            <w:tcW w:w="2268" w:type="dxa"/>
          </w:tcPr>
          <w:p w:rsidR="00FE2F58" w:rsidRDefault="00FE2F58" w:rsidP="00BE501E">
            <w:r>
              <w:t>--</w:t>
            </w:r>
            <w:proofErr w:type="spellStart"/>
            <w:r>
              <w:t>ncbi_root</w:t>
            </w:r>
            <w:proofErr w:type="spellEnd"/>
          </w:p>
        </w:tc>
        <w:tc>
          <w:tcPr>
            <w:tcW w:w="1312" w:type="dxa"/>
          </w:tcPr>
          <w:p w:rsidR="00FE2F58" w:rsidRDefault="00FE2F58" w:rsidP="00BE501E">
            <w:r>
              <w:t>Rada</w:t>
            </w:r>
          </w:p>
        </w:tc>
        <w:tc>
          <w:tcPr>
            <w:tcW w:w="4068" w:type="dxa"/>
          </w:tcPr>
          <w:p w:rsidR="00FE2F58" w:rsidRDefault="007B7799" w:rsidP="00BE501E">
            <w:r>
              <w:t xml:space="preserve">Kataloog, kus asuvad </w:t>
            </w:r>
            <w:proofErr w:type="spellStart"/>
            <w:r>
              <w:t>ncbi</w:t>
            </w:r>
            <w:proofErr w:type="spellEnd"/>
            <w:r>
              <w:t xml:space="preserve"> tööriistade tekitatud failid. Selle raja leiab </w:t>
            </w:r>
            <w:proofErr w:type="spellStart"/>
            <w:r>
              <w:t>linux</w:t>
            </w:r>
            <w:proofErr w:type="spellEnd"/>
            <w:r>
              <w:t xml:space="preserve"> keskkonnas tavaliselt failist </w:t>
            </w:r>
            <w:r w:rsidRPr="007B7799">
              <w:t xml:space="preserve"> ~/.</w:t>
            </w:r>
            <w:proofErr w:type="spellStart"/>
            <w:r w:rsidRPr="007B7799">
              <w:t>ncbi</w:t>
            </w:r>
            <w:proofErr w:type="spellEnd"/>
            <w:r w:rsidRPr="007B7799">
              <w:t>/</w:t>
            </w:r>
            <w:proofErr w:type="spellStart"/>
            <w:r w:rsidRPr="007B7799">
              <w:t>user-settings.mkfg</w:t>
            </w:r>
            <w:proofErr w:type="spellEnd"/>
            <w:r w:rsidR="00363D90">
              <w:t>. Vaikimisi /</w:t>
            </w:r>
            <w:proofErr w:type="spellStart"/>
            <w:r w:rsidR="00363D90">
              <w:t>data</w:t>
            </w:r>
            <w:proofErr w:type="spellEnd"/>
            <w:r w:rsidR="00363D90">
              <w:t>/.</w:t>
            </w:r>
            <w:proofErr w:type="spellStart"/>
            <w:r w:rsidR="00363D90">
              <w:t>ncbi</w:t>
            </w:r>
            <w:proofErr w:type="spellEnd"/>
            <w:r w:rsidR="00363D90">
              <w:t>.</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check_fasta</w:t>
            </w:r>
            <w:proofErr w:type="spellEnd"/>
          </w:p>
        </w:tc>
        <w:tc>
          <w:tcPr>
            <w:tcW w:w="1312" w:type="dxa"/>
          </w:tcPr>
          <w:p w:rsidR="00FE2F58" w:rsidRDefault="00FE2F58" w:rsidP="00BE501E">
            <w:r>
              <w:t>Tõeväärtus</w:t>
            </w:r>
          </w:p>
        </w:tc>
        <w:tc>
          <w:tcPr>
            <w:tcW w:w="4068" w:type="dxa"/>
          </w:tcPr>
          <w:p w:rsidR="00FE2F58" w:rsidRDefault="007B7799" w:rsidP="00BE501E">
            <w:r>
              <w:t xml:space="preserve">Lisavalik, mille lubamisel kontrollitakse enne </w:t>
            </w:r>
            <w:proofErr w:type="spellStart"/>
            <w:r>
              <w:t>prefetch</w:t>
            </w:r>
            <w:proofErr w:type="spellEnd"/>
            <w:r>
              <w:t xml:space="preserve"> käivitamist, kas on </w:t>
            </w:r>
            <w:proofErr w:type="spellStart"/>
            <w:r>
              <w:t>fasta</w:t>
            </w:r>
            <w:proofErr w:type="spellEnd"/>
            <w:r>
              <w:t xml:space="preserve"> fail juba genereeritud. Silumiseks/testimiseks.</w:t>
            </w:r>
          </w:p>
        </w:tc>
      </w:tr>
      <w:tr w:rsidR="00FE2F58" w:rsidTr="007B7799">
        <w:tc>
          <w:tcPr>
            <w:tcW w:w="1413" w:type="dxa"/>
          </w:tcPr>
          <w:p w:rsidR="00FE2F58" w:rsidRDefault="00FE2F58" w:rsidP="00BE501E"/>
        </w:tc>
        <w:tc>
          <w:tcPr>
            <w:tcW w:w="2268" w:type="dxa"/>
          </w:tcPr>
          <w:p w:rsidR="00FE2F58" w:rsidRDefault="00FE2F58" w:rsidP="00BE501E">
            <w:r>
              <w:t>--</w:t>
            </w:r>
            <w:proofErr w:type="spellStart"/>
            <w:r>
              <w:t>fasta_limit</w:t>
            </w:r>
            <w:proofErr w:type="spellEnd"/>
          </w:p>
        </w:tc>
        <w:tc>
          <w:tcPr>
            <w:tcW w:w="1312" w:type="dxa"/>
          </w:tcPr>
          <w:p w:rsidR="00FE2F58" w:rsidRDefault="00FE2F58" w:rsidP="00BE501E">
            <w:r>
              <w:t>Täisarv</w:t>
            </w:r>
          </w:p>
        </w:tc>
        <w:tc>
          <w:tcPr>
            <w:tcW w:w="4068" w:type="dxa"/>
          </w:tcPr>
          <w:p w:rsidR="00FE2F58" w:rsidRDefault="007B7799" w:rsidP="00BE501E">
            <w:r>
              <w:t xml:space="preserve">Lisavalik, millega saab piirata </w:t>
            </w:r>
            <w:proofErr w:type="spellStart"/>
            <w:r>
              <w:t>fastq-dump</w:t>
            </w:r>
            <w:proofErr w:type="spellEnd"/>
            <w:r>
              <w:t xml:space="preserve"> väljundi pikkust. Silumiseks/testimiseks.</w:t>
            </w:r>
          </w:p>
        </w:tc>
      </w:tr>
      <w:tr w:rsidR="00FE2F58" w:rsidTr="007B7799">
        <w:tc>
          <w:tcPr>
            <w:tcW w:w="1413" w:type="dxa"/>
          </w:tcPr>
          <w:p w:rsidR="00FE2F58" w:rsidRDefault="00FE2F58" w:rsidP="00BE501E">
            <w:r>
              <w:t>-p</w:t>
            </w:r>
          </w:p>
        </w:tc>
        <w:tc>
          <w:tcPr>
            <w:tcW w:w="2268" w:type="dxa"/>
          </w:tcPr>
          <w:p w:rsidR="00FE2F58" w:rsidRDefault="00FE2F58" w:rsidP="00BE501E">
            <w:r>
              <w:t>--</w:t>
            </w:r>
            <w:proofErr w:type="spellStart"/>
            <w:r>
              <w:t>processing_cores</w:t>
            </w:r>
            <w:proofErr w:type="spellEnd"/>
          </w:p>
        </w:tc>
        <w:tc>
          <w:tcPr>
            <w:tcW w:w="1312" w:type="dxa"/>
          </w:tcPr>
          <w:p w:rsidR="00FE2F58" w:rsidRDefault="00FE2F58" w:rsidP="00BE501E">
            <w:r>
              <w:t>Täisarv</w:t>
            </w:r>
          </w:p>
        </w:tc>
        <w:tc>
          <w:tcPr>
            <w:tcW w:w="4068" w:type="dxa"/>
          </w:tcPr>
          <w:p w:rsidR="00FE2F58" w:rsidRDefault="007B7799" w:rsidP="00BE501E">
            <w:r>
              <w:t>Valik, mis määrab, mitu arvutamisprotsessi allalaadimisega paralleelselt jooksutatakse.</w:t>
            </w:r>
            <w:r w:rsidR="008C4609">
              <w:t xml:space="preserve"> Vaikimisi 1.</w:t>
            </w:r>
          </w:p>
        </w:tc>
      </w:tr>
      <w:tr w:rsidR="007B7799" w:rsidTr="007B7799">
        <w:tc>
          <w:tcPr>
            <w:tcW w:w="1413" w:type="dxa"/>
          </w:tcPr>
          <w:p w:rsidR="007B7799" w:rsidRDefault="007B7799" w:rsidP="00BE501E"/>
        </w:tc>
        <w:tc>
          <w:tcPr>
            <w:tcW w:w="2268" w:type="dxa"/>
          </w:tcPr>
          <w:p w:rsidR="007B7799" w:rsidRDefault="007B7799" w:rsidP="00BE501E">
            <w:r>
              <w:t>--</w:t>
            </w:r>
            <w:proofErr w:type="spellStart"/>
            <w:r>
              <w:t>help</w:t>
            </w:r>
            <w:proofErr w:type="spellEnd"/>
          </w:p>
        </w:tc>
        <w:tc>
          <w:tcPr>
            <w:tcW w:w="1312" w:type="dxa"/>
          </w:tcPr>
          <w:p w:rsidR="007B7799" w:rsidRDefault="007B7799" w:rsidP="00BE501E"/>
        </w:tc>
        <w:tc>
          <w:tcPr>
            <w:tcW w:w="4068" w:type="dxa"/>
          </w:tcPr>
          <w:p w:rsidR="007B7799" w:rsidRDefault="008C4609" w:rsidP="00BE501E">
            <w:r>
              <w:t>Kuvab abidokumendi.</w:t>
            </w:r>
          </w:p>
        </w:tc>
      </w:tr>
    </w:tbl>
    <w:p w:rsidR="0096314D" w:rsidRDefault="0096314D" w:rsidP="00BE501E"/>
    <w:p w:rsidR="00BF2A17" w:rsidRDefault="00934AD9" w:rsidP="00BE501E">
      <w:r>
        <w:t xml:space="preserve">Programmi töö algab kahe </w:t>
      </w:r>
      <w:r w:rsidR="006E386E">
        <w:t>riviloendi</w:t>
      </w:r>
      <w:r>
        <w:t xml:space="preserve"> (</w:t>
      </w:r>
      <w:proofErr w:type="spellStart"/>
      <w:r w:rsidR="001649F8" w:rsidRPr="001649F8">
        <w:t>multiprocessing</w:t>
      </w:r>
      <w:r w:rsidR="001649F8">
        <w:t>.JoinableQueue</w:t>
      </w:r>
      <w:proofErr w:type="spellEnd"/>
      <w:r>
        <w:t>) loomisega.</w:t>
      </w:r>
      <w:r w:rsidR="001649F8">
        <w:t xml:space="preserve"> Allalaadimis</w:t>
      </w:r>
      <w:r w:rsidR="006E386E">
        <w:t>rivi</w:t>
      </w:r>
      <w:r w:rsidR="001649F8">
        <w:t xml:space="preserve"> on piiramata mahuga ning töötlemis</w:t>
      </w:r>
      <w:r w:rsidR="006E386E">
        <w:t>rivi</w:t>
      </w:r>
      <w:r w:rsidR="001649F8">
        <w:t xml:space="preserve"> mahutab kuni 10 tööd.</w:t>
      </w:r>
      <w:r w:rsidR="00E0355E">
        <w:t xml:space="preserve"> Töötlemis</w:t>
      </w:r>
      <w:r w:rsidR="006E386E">
        <w:t>rivi</w:t>
      </w:r>
      <w:r w:rsidR="00E0355E">
        <w:t xml:space="preserve"> suurus</w:t>
      </w:r>
      <w:r w:rsidR="001649F8">
        <w:t xml:space="preserve"> on piiratud</w:t>
      </w:r>
      <w:r w:rsidR="00716D19">
        <w:t>, et vältida liiga suure hulga toorandmete ettelaadimist ja mäluseadme täitumist – kui töötlemis</w:t>
      </w:r>
      <w:r w:rsidR="006E386E">
        <w:t>rivi</w:t>
      </w:r>
      <w:r w:rsidR="00716D19">
        <w:t xml:space="preserve"> saab täis, siis allalaadimisprotsess ootab</w:t>
      </w:r>
      <w:r w:rsidR="00D1707E">
        <w:t xml:space="preserve"> enne uue laadimise</w:t>
      </w:r>
      <w:r w:rsidR="00E33986">
        <w:t xml:space="preserve"> alustamist</w:t>
      </w:r>
      <w:r w:rsidR="00716D19">
        <w:t xml:space="preserve">, kuni </w:t>
      </w:r>
      <w:r w:rsidR="00D1707E">
        <w:t>töötlemis</w:t>
      </w:r>
      <w:r w:rsidR="006E386E">
        <w:t>rivis</w:t>
      </w:r>
      <w:r w:rsidR="00D1707E">
        <w:t xml:space="preserve"> </w:t>
      </w:r>
      <w:r w:rsidR="00716D19">
        <w:t>tekib vaba koht.</w:t>
      </w:r>
      <w:r w:rsidR="006E386E">
        <w:t xml:space="preserve"> Selline riviloenditel põhinev </w:t>
      </w:r>
      <w:r w:rsidR="00A0004B">
        <w:t xml:space="preserve">tarkvara </w:t>
      </w:r>
      <w:r w:rsidR="006E386E">
        <w:t xml:space="preserve">arhitektuur on kasutatav ka </w:t>
      </w:r>
      <w:r w:rsidR="00A0004B">
        <w:t>hajussüsteemi korral.</w:t>
      </w:r>
    </w:p>
    <w:p w:rsidR="0099572C" w:rsidRDefault="00411F8D" w:rsidP="00BE501E">
      <w:r>
        <w:lastRenderedPageBreak/>
        <w:t xml:space="preserve">Programmi ühe katse andmete töötlemise loogika on koondatud </w:t>
      </w:r>
      <w:proofErr w:type="spellStart"/>
      <w:r w:rsidRPr="00411F8D">
        <w:rPr>
          <w:i/>
        </w:rPr>
        <w:t>Job</w:t>
      </w:r>
      <w:proofErr w:type="spellEnd"/>
      <w:r>
        <w:t xml:space="preserve">-klassi. Klassi konstruktor võtab ühe argumendi, milleks on SRA identifikaator formaadis </w:t>
      </w:r>
      <w:r w:rsidRPr="00411F8D">
        <w:t>SRR</w:t>
      </w:r>
      <w:r>
        <w:t>0</w:t>
      </w:r>
      <w:r w:rsidRPr="00411F8D">
        <w:t>00</w:t>
      </w:r>
      <w:r>
        <w:t>0000.</w:t>
      </w:r>
      <w:r w:rsidR="0085333D">
        <w:t xml:space="preserve"> Klassi isendil on meetodid </w:t>
      </w:r>
      <w:proofErr w:type="spellStart"/>
      <w:r w:rsidR="0085333D" w:rsidRPr="0085333D">
        <w:rPr>
          <w:i/>
        </w:rPr>
        <w:t>fetch</w:t>
      </w:r>
      <w:proofErr w:type="spellEnd"/>
      <w:r w:rsidR="0085333D" w:rsidRPr="0085333D">
        <w:rPr>
          <w:i/>
        </w:rPr>
        <w:t>()</w:t>
      </w:r>
      <w:r w:rsidR="0085333D">
        <w:t xml:space="preserve"> ning </w:t>
      </w:r>
      <w:proofErr w:type="spellStart"/>
      <w:r w:rsidR="0085333D" w:rsidRPr="0085333D">
        <w:rPr>
          <w:i/>
        </w:rPr>
        <w:t>process</w:t>
      </w:r>
      <w:proofErr w:type="spellEnd"/>
      <w:r w:rsidR="0085333D" w:rsidRPr="0085333D">
        <w:rPr>
          <w:i/>
        </w:rPr>
        <w:t>()</w:t>
      </w:r>
      <w:r w:rsidR="0085333D">
        <w:t>.</w:t>
      </w:r>
    </w:p>
    <w:p w:rsidR="0093541D" w:rsidRDefault="00927DAB" w:rsidP="00BE501E">
      <w:r>
        <w:t>Pärast riviloendite loomist</w:t>
      </w:r>
      <w:r w:rsidR="00916F3E">
        <w:t xml:space="preserve"> sõelutakse </w:t>
      </w:r>
      <w:r w:rsidR="00916F3E" w:rsidRPr="00FE2F58">
        <w:rPr>
          <w:i/>
        </w:rPr>
        <w:t>RUN_TABLE</w:t>
      </w:r>
      <w:r w:rsidR="00916F3E">
        <w:rPr>
          <w:i/>
        </w:rPr>
        <w:t xml:space="preserve"> </w:t>
      </w:r>
      <w:r w:rsidR="00916F3E">
        <w:t xml:space="preserve">fail ning luuakse saadud SRA identifikaatorite põhjal </w:t>
      </w:r>
      <w:proofErr w:type="spellStart"/>
      <w:r w:rsidR="00916F3E">
        <w:t>Job</w:t>
      </w:r>
      <w:proofErr w:type="spellEnd"/>
      <w:r w:rsidR="00916F3E">
        <w:t xml:space="preserve"> isendid ning pannakse see allalaadimis</w:t>
      </w:r>
      <w:r w:rsidR="00A9074F">
        <w:t>-</w:t>
      </w:r>
      <w:r w:rsidR="00916F3E">
        <w:t>r</w:t>
      </w:r>
      <w:r w:rsidR="00A9074F">
        <w:t>i</w:t>
      </w:r>
      <w:r w:rsidR="00916F3E">
        <w:t>viloendisse.</w:t>
      </w:r>
      <w:r w:rsidR="009E1B53">
        <w:t xml:space="preserve"> Seejärel luuakse üks allalaadimisprotsess</w:t>
      </w:r>
      <w:r w:rsidR="00C97312">
        <w:t xml:space="preserve">, mis kutsub allalaadimisrivist saadud isendil </w:t>
      </w:r>
      <w:proofErr w:type="spellStart"/>
      <w:r w:rsidR="00C97312" w:rsidRPr="00C97312">
        <w:rPr>
          <w:i/>
        </w:rPr>
        <w:t>fetch</w:t>
      </w:r>
      <w:proofErr w:type="spellEnd"/>
      <w:r w:rsidR="00C97312">
        <w:t>-meetodit</w:t>
      </w:r>
      <w:r w:rsidR="009E1B53">
        <w:t xml:space="preserve"> ning </w:t>
      </w:r>
      <w:r w:rsidR="00C97312">
        <w:t>lisavalikutes määratud suurusega protsessi-</w:t>
      </w:r>
      <w:r w:rsidR="00C97312" w:rsidRPr="00C97312">
        <w:rPr>
          <w:i/>
        </w:rPr>
        <w:t>pool</w:t>
      </w:r>
      <w:r w:rsidR="00C97312">
        <w:t xml:space="preserve"> </w:t>
      </w:r>
      <w:r w:rsidR="002E4FB7">
        <w:t>(</w:t>
      </w:r>
      <w:proofErr w:type="spellStart"/>
      <w:r w:rsidR="002E4FB7">
        <w:t>multiprocessing.Pool</w:t>
      </w:r>
      <w:proofErr w:type="spellEnd"/>
      <w:r w:rsidR="002E4FB7">
        <w:t xml:space="preserve">) </w:t>
      </w:r>
      <w:r w:rsidR="00C97312">
        <w:t xml:space="preserve">töötlemisprotsessidega, mis kutsuvad töötlemisjärjekorrast saadud isenditel </w:t>
      </w:r>
      <w:proofErr w:type="spellStart"/>
      <w:r w:rsidR="00C97312" w:rsidRPr="00C97312">
        <w:rPr>
          <w:i/>
        </w:rPr>
        <w:t>process</w:t>
      </w:r>
      <w:proofErr w:type="spellEnd"/>
      <w:r w:rsidR="00C97312">
        <w:t xml:space="preserve">-meetodit. </w:t>
      </w:r>
    </w:p>
    <w:p w:rsidR="000675E5" w:rsidRDefault="000675E5" w:rsidP="000675E5">
      <w:pPr>
        <w:keepNext/>
      </w:pPr>
      <w:r>
        <w:rPr>
          <w:noProof/>
          <w:lang w:eastAsia="et-EE"/>
        </w:rPr>
        <w:drawing>
          <wp:inline distT="0" distB="0" distL="0" distR="0" wp14:anchorId="503384A2" wp14:editId="63742DA4">
            <wp:extent cx="5760085" cy="3291477"/>
            <wp:effectExtent l="0" t="0" r="0" b="4445"/>
            <wp:docPr id="1" name="Pilt 1" descr="C:\Users\Enar\AppData\Local\Microsoft\Windows\INetCache\Content.Word\proces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nar\AppData\Local\Microsoft\Windows\INetCache\Content.Word\processor.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85" cy="3291477"/>
                    </a:xfrm>
                    <a:prstGeom prst="rect">
                      <a:avLst/>
                    </a:prstGeom>
                    <a:noFill/>
                    <a:ln>
                      <a:noFill/>
                    </a:ln>
                  </pic:spPr>
                </pic:pic>
              </a:graphicData>
            </a:graphic>
          </wp:inline>
        </w:drawing>
      </w:r>
    </w:p>
    <w:p w:rsidR="000675E5" w:rsidRDefault="000675E5" w:rsidP="0049544D">
      <w:pPr>
        <w:pStyle w:val="Pealdis"/>
        <w:rPr>
          <w:sz w:val="22"/>
          <w:szCs w:val="22"/>
        </w:rPr>
      </w:pPr>
      <w:r w:rsidRPr="00885A35">
        <w:rPr>
          <w:sz w:val="22"/>
          <w:szCs w:val="22"/>
        </w:rPr>
        <w:t xml:space="preserve">Joonis </w:t>
      </w:r>
      <w:r w:rsidRPr="00885A35">
        <w:rPr>
          <w:sz w:val="22"/>
          <w:szCs w:val="22"/>
        </w:rPr>
        <w:fldChar w:fldCharType="begin"/>
      </w:r>
      <w:r w:rsidRPr="00885A35">
        <w:rPr>
          <w:sz w:val="22"/>
          <w:szCs w:val="22"/>
        </w:rPr>
        <w:instrText xml:space="preserve"> SEQ Joonis \* ARABIC </w:instrText>
      </w:r>
      <w:r w:rsidRPr="00885A35">
        <w:rPr>
          <w:sz w:val="22"/>
          <w:szCs w:val="22"/>
        </w:rPr>
        <w:fldChar w:fldCharType="separate"/>
      </w:r>
      <w:r w:rsidR="006E0EAA">
        <w:rPr>
          <w:noProof/>
          <w:sz w:val="22"/>
          <w:szCs w:val="22"/>
        </w:rPr>
        <w:t>4</w:t>
      </w:r>
      <w:r w:rsidRPr="00885A35">
        <w:rPr>
          <w:sz w:val="22"/>
          <w:szCs w:val="22"/>
        </w:rPr>
        <w:fldChar w:fldCharType="end"/>
      </w:r>
      <w:r>
        <w:rPr>
          <w:sz w:val="22"/>
          <w:szCs w:val="22"/>
        </w:rPr>
        <w:t xml:space="preserve"> </w:t>
      </w:r>
      <w:r w:rsidR="00902093">
        <w:rPr>
          <w:sz w:val="22"/>
          <w:szCs w:val="22"/>
        </w:rPr>
        <w:t>get_srr.py ülesehituse loogika.</w:t>
      </w:r>
    </w:p>
    <w:p w:rsidR="005E57EC" w:rsidRPr="005E57EC" w:rsidRDefault="005E57EC" w:rsidP="005E57EC">
      <w:r>
        <w:t>TODO: kaua jooksis ja kuidas läks</w:t>
      </w:r>
    </w:p>
    <w:p w:rsidR="005C79D1" w:rsidRDefault="005C79D1" w:rsidP="005C79D1">
      <w:pPr>
        <w:pStyle w:val="Pealkiri3"/>
      </w:pPr>
      <w:r>
        <w:t>Katvuse määramise meetod</w:t>
      </w:r>
    </w:p>
    <w:p w:rsidR="00CD666D" w:rsidRDefault="00F658BD" w:rsidP="00CD666D">
      <w:r>
        <w:t xml:space="preserve">Selleks, et </w:t>
      </w:r>
      <w:r w:rsidR="008814DD">
        <w:t>luua</w:t>
      </w:r>
      <w:r>
        <w:t xml:space="preserve"> </w:t>
      </w:r>
      <w:r w:rsidR="008814DD">
        <w:t xml:space="preserve">lihtne </w:t>
      </w:r>
      <w:proofErr w:type="spellStart"/>
      <w:r w:rsidR="008814DD">
        <w:t>k-meride</w:t>
      </w:r>
      <w:proofErr w:type="spellEnd"/>
      <w:r w:rsidR="008814DD">
        <w:t xml:space="preserve"> põhine meetod </w:t>
      </w:r>
      <w:proofErr w:type="spellStart"/>
      <w:r w:rsidR="008814DD">
        <w:t>sekveneerimiskatvuse</w:t>
      </w:r>
      <w:proofErr w:type="spellEnd"/>
      <w:r w:rsidR="008814DD">
        <w:t xml:space="preserve"> leidmiseks, on esmalt vaja viisi uue meetodi hindamiseks. Katsetamiseks valitud andmestiku puhul saame kontrolliks kasutada näitajaid:</w:t>
      </w:r>
      <w:r w:rsidR="001A34F5">
        <w:t xml:space="preserve"> publikatsioonis toodud</w:t>
      </w:r>
      <w:r w:rsidR="008814DD">
        <w:t xml:space="preserve"> keskmine katvus 1,7X, </w:t>
      </w:r>
      <w:r w:rsidR="001A34F5">
        <w:t>publikatsioonis</w:t>
      </w:r>
      <w:r w:rsidR="001A34F5">
        <w:t xml:space="preserve"> näidatud </w:t>
      </w:r>
      <w:r w:rsidR="008814DD">
        <w:t xml:space="preserve">katvuste jaotuse võrdlemine ning SRA andmebaasist saadud </w:t>
      </w:r>
      <w:proofErr w:type="spellStart"/>
      <w:r w:rsidR="008814DD">
        <w:t>sekveneeritud</w:t>
      </w:r>
      <w:proofErr w:type="spellEnd"/>
      <w:r w:rsidR="008814DD">
        <w:t xml:space="preserve"> nukleotiidide koguarv.</w:t>
      </w:r>
    </w:p>
    <w:p w:rsidR="00C80376" w:rsidRDefault="009B6A48" w:rsidP="00CD666D">
      <w:r>
        <w:lastRenderedPageBreak/>
        <w:t xml:space="preserve">PCR ja HPA meetodiga </w:t>
      </w:r>
      <w:proofErr w:type="spellStart"/>
      <w:r>
        <w:t>telomeeride</w:t>
      </w:r>
      <w:proofErr w:type="spellEnd"/>
      <w:r>
        <w:t xml:space="preserve"> pikkuse määramiseks kasutatakse </w:t>
      </w:r>
      <w:proofErr w:type="spellStart"/>
      <w:r>
        <w:t>telomeeri</w:t>
      </w:r>
      <w:proofErr w:type="spellEnd"/>
      <w:r>
        <w:t xml:space="preserve"> pikkuse kvantifitseerimiseks </w:t>
      </w:r>
      <w:proofErr w:type="spellStart"/>
      <w:r>
        <w:t>võrldust</w:t>
      </w:r>
      <w:proofErr w:type="spellEnd"/>
      <w:r>
        <w:t xml:space="preserve"> mõne geenijupiga, mille koopianumber on teada. Analoogset lähenemist saaks kasutada ka </w:t>
      </w:r>
      <w:proofErr w:type="spellStart"/>
      <w:r>
        <w:t>sekveneerimiskatvuse</w:t>
      </w:r>
      <w:proofErr w:type="spellEnd"/>
      <w:r>
        <w:t xml:space="preserve"> määramiseks.</w:t>
      </w:r>
    </w:p>
    <w:p w:rsidR="009B6A48" w:rsidRDefault="002F6DCD" w:rsidP="00CD666D">
      <w:r>
        <w:t xml:space="preserve">Selle jaoks valiti kõrge koopiaarvuga </w:t>
      </w:r>
      <w:proofErr w:type="spellStart"/>
      <w:r>
        <w:t>k-mer</w:t>
      </w:r>
      <w:proofErr w:type="spellEnd"/>
      <w:r w:rsidR="00920500">
        <w:t>, sama mida kasutati eelnevalt kirjeldatud HPA meetodis</w:t>
      </w:r>
      <w:r>
        <w:t xml:space="preserve"> (</w:t>
      </w:r>
      <w:r w:rsidRPr="002F6DCD">
        <w:t>CTGTAATCCCAGCACTTTGGGAGGC</w:t>
      </w:r>
      <w:r>
        <w:t>)</w:t>
      </w:r>
      <w:r w:rsidR="00920500">
        <w:t xml:space="preserve">. Selleks, et vältida võimalikke populatsioonide erinevusest tulenevaid ebatäpsusi, valiti koopiaarvu määramiseks inimene </w:t>
      </w:r>
      <w:proofErr w:type="spellStart"/>
      <w:r w:rsidR="00920500">
        <w:t>Han</w:t>
      </w:r>
      <w:proofErr w:type="spellEnd"/>
      <w:r w:rsidR="00920500">
        <w:t xml:space="preserve"> hiinlaste seast </w:t>
      </w:r>
      <w:r w:rsidR="00920500" w:rsidRPr="00920500">
        <w:t>HGDP00778</w:t>
      </w:r>
      <w:r w:rsidR="00920500">
        <w:t xml:space="preserve">. Selle genoomi katvus määrati eelnevalt näidatud mediaankatvuse meetodil ning saadi tulemuseks 22. 22 kordse katvusega andmetes esines valitud </w:t>
      </w:r>
      <w:proofErr w:type="spellStart"/>
      <w:r w:rsidR="00920500">
        <w:t>k-meri</w:t>
      </w:r>
      <w:proofErr w:type="spellEnd"/>
      <w:r w:rsidR="00920500">
        <w:t xml:space="preserve"> </w:t>
      </w:r>
      <w:r w:rsidR="00920500" w:rsidRPr="00920500">
        <w:t>5273596</w:t>
      </w:r>
      <w:r w:rsidR="00920500">
        <w:t xml:space="preserve"> korda. See tähendab, et 1 kordse katvusega </w:t>
      </w:r>
      <w:proofErr w:type="spellStart"/>
      <w:r w:rsidR="00920500">
        <w:t>sekveneeritud</w:t>
      </w:r>
      <w:proofErr w:type="spellEnd"/>
      <w:r w:rsidR="00920500">
        <w:t xml:space="preserve"> genoomis esineks seda </w:t>
      </w:r>
      <w:proofErr w:type="spellStart"/>
      <w:r w:rsidR="00DC25B7">
        <w:t>k-meri</w:t>
      </w:r>
      <w:proofErr w:type="spellEnd"/>
      <w:r w:rsidR="00920500">
        <w:t xml:space="preserve"> </w:t>
      </w:r>
      <w:r w:rsidR="00920500" w:rsidRPr="00920500">
        <w:t>5273596</w:t>
      </w:r>
      <w:r w:rsidR="00920500">
        <w:t>/22  = 239708 korda.</w:t>
      </w:r>
    </w:p>
    <w:p w:rsidR="00550595" w:rsidRDefault="000B1AB1" w:rsidP="00CD666D">
      <w:r>
        <w:t xml:space="preserve">Sellest lähtuvalt uuriti CONVERGE andmestiku </w:t>
      </w:r>
      <w:proofErr w:type="spellStart"/>
      <w:r>
        <w:t>sekveneerimisandmetes</w:t>
      </w:r>
      <w:proofErr w:type="spellEnd"/>
      <w:r>
        <w:t xml:space="preserve"> sama </w:t>
      </w:r>
      <w:proofErr w:type="spellStart"/>
      <w:r>
        <w:t>k-meri</w:t>
      </w:r>
      <w:proofErr w:type="spellEnd"/>
      <w:r>
        <w:t xml:space="preserve"> esinemist.</w:t>
      </w:r>
      <w:r w:rsidR="008264CF">
        <w:t xml:space="preserve"> Selgus, et keskmiselt esineb valitud </w:t>
      </w:r>
      <w:proofErr w:type="spellStart"/>
      <w:r w:rsidR="008264CF">
        <w:t>k-meri</w:t>
      </w:r>
      <w:proofErr w:type="spellEnd"/>
      <w:r w:rsidR="008264CF">
        <w:t xml:space="preserve"> </w:t>
      </w:r>
      <w:proofErr w:type="spellStart"/>
      <w:r w:rsidR="008264CF">
        <w:t>sekveneerimisandmetes</w:t>
      </w:r>
      <w:proofErr w:type="spellEnd"/>
      <w:r w:rsidR="008264CF">
        <w:t xml:space="preserve"> </w:t>
      </w:r>
      <w:r w:rsidR="008264CF" w:rsidRPr="008264CF">
        <w:t>174265</w:t>
      </w:r>
      <w:r w:rsidR="008264CF">
        <w:t xml:space="preserve"> korda, mis teeks keskmiseks arvutatud katvuseks </w:t>
      </w:r>
      <w:r w:rsidR="008264CF" w:rsidRPr="008264CF">
        <w:t>174265</w:t>
      </w:r>
      <w:r w:rsidR="008264CF">
        <w:t>/</w:t>
      </w:r>
      <w:r w:rsidR="008264CF">
        <w:t>239708</w:t>
      </w:r>
      <w:r w:rsidR="00272B5E">
        <w:t xml:space="preserve"> = 0,</w:t>
      </w:r>
      <w:r w:rsidR="008264CF">
        <w:t>73.</w:t>
      </w:r>
      <w:r w:rsidR="00272B5E">
        <w:t xml:space="preserve"> See tulemus erineb CONVERGE andmestiku artiklis toodud 1,7-st märgatavalt.</w:t>
      </w:r>
      <w:r w:rsidR="00897A70">
        <w:t xml:space="preserve"> </w:t>
      </w:r>
      <w:r w:rsidR="005F7E9C">
        <w:t xml:space="preserve">Siiski </w:t>
      </w:r>
      <w:r w:rsidR="00FC121E">
        <w:t>on jooniselt (</w:t>
      </w:r>
      <w:r w:rsidR="00FC121E">
        <w:fldChar w:fldCharType="begin"/>
      </w:r>
      <w:r w:rsidR="00FC121E">
        <w:instrText xml:space="preserve"> REF _Ref483423063 \h </w:instrText>
      </w:r>
      <w:r w:rsidR="00FC121E">
        <w:fldChar w:fldCharType="separate"/>
      </w:r>
      <w:r w:rsidR="00FC121E">
        <w:t xml:space="preserve">Joonis </w:t>
      </w:r>
      <w:r w:rsidR="00FC121E">
        <w:rPr>
          <w:noProof/>
        </w:rPr>
        <w:t>5</w:t>
      </w:r>
      <w:r w:rsidR="00FC121E">
        <w:fldChar w:fldCharType="end"/>
      </w:r>
      <w:r w:rsidR="00FC121E">
        <w:t>) näha</w:t>
      </w:r>
      <w:r w:rsidR="00452DE0">
        <w:t xml:space="preserve">, et </w:t>
      </w:r>
      <w:r w:rsidR="00FC121E">
        <w:t xml:space="preserve">arvutatud katvuste jaotus sarnaneb kirjanduses </w:t>
      </w:r>
      <w:r w:rsidR="00A2644D">
        <w:t>(</w:t>
      </w:r>
      <w:r w:rsidR="00A2644D" w:rsidRPr="00A2644D">
        <w:fldChar w:fldCharType="begin"/>
      </w:r>
      <w:r w:rsidR="00A2644D" w:rsidRPr="00A2644D">
        <w:instrText xml:space="preserve"> REF _Ref483428041 \h </w:instrText>
      </w:r>
      <w:r w:rsidR="00A2644D" w:rsidRPr="00A2644D">
        <w:fldChar w:fldCharType="separate"/>
      </w:r>
      <w:r w:rsidR="00A2644D" w:rsidRPr="00A2644D">
        <w:fldChar w:fldCharType="end"/>
      </w:r>
      <w:r w:rsidR="00A2644D" w:rsidRPr="00A2644D">
        <w:fldChar w:fldCharType="begin"/>
      </w:r>
      <w:r w:rsidR="00A2644D" w:rsidRPr="00A2644D">
        <w:instrText xml:space="preserve"> REF _Ref483428052 \h </w:instrText>
      </w:r>
      <w:r w:rsidR="00A2644D" w:rsidRPr="00A2644D">
        <w:instrText xml:space="preserve"> \* MERGEFORMAT </w:instrText>
      </w:r>
      <w:r w:rsidR="00A2644D" w:rsidRPr="00A2644D">
        <w:fldChar w:fldCharType="separate"/>
      </w:r>
      <w:r w:rsidR="00A2644D" w:rsidRPr="00A2644D">
        <w:t>Joon</w:t>
      </w:r>
      <w:r w:rsidR="00A2644D" w:rsidRPr="00A2644D">
        <w:t>i</w:t>
      </w:r>
      <w:r w:rsidR="00A2644D" w:rsidRPr="00A2644D">
        <w:t>s</w:t>
      </w:r>
      <w:r w:rsidR="00A2644D" w:rsidRPr="00941E16">
        <w:rPr>
          <w:b/>
          <w:i/>
        </w:rPr>
        <w:t xml:space="preserve"> </w:t>
      </w:r>
      <w:r w:rsidR="00A2644D" w:rsidRPr="00A2644D">
        <w:rPr>
          <w:noProof/>
        </w:rPr>
        <w:t>2</w:t>
      </w:r>
      <w:r w:rsidR="00A2644D">
        <w:fldChar w:fldCharType="end"/>
      </w:r>
      <w:r w:rsidR="00A2644D">
        <w:t xml:space="preserve">) </w:t>
      </w:r>
      <w:r w:rsidR="00FC121E">
        <w:t>tooduga.</w:t>
      </w:r>
    </w:p>
    <w:p w:rsidR="00FC121E" w:rsidRDefault="00A2644D" w:rsidP="00FC121E">
      <w:pPr>
        <w:keepNext/>
      </w:pPr>
      <w:r>
        <w:rPr>
          <w:noProof/>
          <w:lang w:eastAsia="et-EE"/>
        </w:rPr>
        <w:drawing>
          <wp:inline distT="0" distB="0" distL="0" distR="0">
            <wp:extent cx="4469717" cy="3064299"/>
            <wp:effectExtent l="0" t="0" r="0" b="3175"/>
            <wp:docPr id="7" name="Pilt 7" descr="F:\ktelom\thesis\Alu-arvutatud tuumagenoomi katvuste jao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ktelom\thesis\Alu-arvutatud tuumagenoomi katvuste jaotus.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8587"/>
                    <a:stretch/>
                  </pic:blipFill>
                  <pic:spPr bwMode="auto">
                    <a:xfrm>
                      <a:off x="0" y="0"/>
                      <a:ext cx="4507268" cy="3090043"/>
                    </a:xfrm>
                    <a:prstGeom prst="rect">
                      <a:avLst/>
                    </a:prstGeom>
                    <a:noFill/>
                    <a:ln>
                      <a:noFill/>
                    </a:ln>
                    <a:extLst>
                      <a:ext uri="{53640926-AAD7-44D8-BBD7-CCE9431645EC}">
                        <a14:shadowObscured xmlns:a14="http://schemas.microsoft.com/office/drawing/2010/main"/>
                      </a:ext>
                    </a:extLst>
                  </pic:spPr>
                </pic:pic>
              </a:graphicData>
            </a:graphic>
          </wp:inline>
        </w:drawing>
      </w:r>
    </w:p>
    <w:p w:rsidR="005F7E9C" w:rsidRDefault="00FC121E" w:rsidP="00FC121E">
      <w:pPr>
        <w:pStyle w:val="Pealdis"/>
      </w:pPr>
      <w:bookmarkStart w:id="5" w:name="_Ref483423063"/>
      <w:r>
        <w:t xml:space="preserve">Joonis </w:t>
      </w:r>
      <w:r>
        <w:fldChar w:fldCharType="begin"/>
      </w:r>
      <w:r>
        <w:instrText xml:space="preserve"> SEQ Joonis \* ARABIC </w:instrText>
      </w:r>
      <w:r>
        <w:fldChar w:fldCharType="separate"/>
      </w:r>
      <w:r w:rsidR="006E0EAA">
        <w:rPr>
          <w:noProof/>
        </w:rPr>
        <w:t>5</w:t>
      </w:r>
      <w:r>
        <w:fldChar w:fldCharType="end"/>
      </w:r>
      <w:bookmarkEnd w:id="5"/>
      <w:r w:rsidR="00A2644D">
        <w:t xml:space="preserve"> </w:t>
      </w:r>
    </w:p>
    <w:p w:rsidR="00823A9C" w:rsidRDefault="007C051E" w:rsidP="005F1E5D">
      <w:r>
        <w:t xml:space="preserve">Kuigi esmane katvuse määramise meetod ei osutunud sobivaks, on </w:t>
      </w:r>
      <w:proofErr w:type="spellStart"/>
      <w:r>
        <w:t>telomeeride</w:t>
      </w:r>
      <w:proofErr w:type="spellEnd"/>
      <w:r>
        <w:t xml:space="preserve"> pikkuse määramiseks siiski</w:t>
      </w:r>
      <w:r w:rsidR="00AB7906">
        <w:t xml:space="preserve"> katvust vaja.</w:t>
      </w:r>
      <w:r w:rsidR="00823A9C">
        <w:t xml:space="preserve"> Kuna esmase tulemuse arvutatud katvuste jaotus sarnaneb väga andmekogu artiklis toodule, on võimalus arvutamise meetodit </w:t>
      </w:r>
      <w:proofErr w:type="spellStart"/>
      <w:r w:rsidR="00823A9C" w:rsidRPr="00823A9C">
        <w:rPr>
          <w:i/>
        </w:rPr>
        <w:t>ad-hoc</w:t>
      </w:r>
      <w:proofErr w:type="spellEnd"/>
      <w:r w:rsidR="00823A9C">
        <w:t xml:space="preserve"> korrigeerida nii, et tulemus sarnaneks artiklis esitatud tulemusele. Selle jaoks prooviti kahte võimalust – leida </w:t>
      </w:r>
      <w:r w:rsidR="00823A9C">
        <w:lastRenderedPageBreak/>
        <w:t xml:space="preserve">kordaja, millega katvusi läbi korrutades saadakse keskmiseks katvuseks 1,7 ning liita arvutatud katvusele </w:t>
      </w:r>
      <w:r w:rsidR="00BB3DD9">
        <w:t>puudujääv osa juurde</w:t>
      </w:r>
      <w:r w:rsidR="00823A9C">
        <w:t>.</w:t>
      </w:r>
    </w:p>
    <w:p w:rsidR="006E0EAA" w:rsidRDefault="000C7B14" w:rsidP="006E0EAA">
      <w:pPr>
        <w:keepNext/>
      </w:pPr>
      <w:r>
        <w:rPr>
          <w:noProof/>
          <w:lang w:eastAsia="et-EE"/>
        </w:rPr>
        <w:drawing>
          <wp:inline distT="0" distB="0" distL="0" distR="0">
            <wp:extent cx="5257973" cy="3564466"/>
            <wp:effectExtent l="0" t="0" r="0" b="0"/>
            <wp:docPr id="9" name="Pilt 9" descr="F:\ktelom\thesis\Korrigeeritud katvuste variand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ktelom\thesis\Korrigeeritud katvuste variandid.png"/>
                    <pic:cNvPicPr>
                      <a:picLocks noChangeAspect="1" noChangeArrowheads="1"/>
                    </pic:cNvPicPr>
                  </pic:nvPicPr>
                  <pic:blipFill rotWithShape="1">
                    <a:blip r:embed="rId19">
                      <a:extLst>
                        <a:ext uri="{28A0092B-C50C-407E-A947-70E740481C1C}">
                          <a14:useLocalDpi xmlns:a14="http://schemas.microsoft.com/office/drawing/2010/main" val="0"/>
                        </a:ext>
                      </a:extLst>
                    </a:blip>
                    <a:srcRect t="9608"/>
                    <a:stretch/>
                  </pic:blipFill>
                  <pic:spPr bwMode="auto">
                    <a:xfrm>
                      <a:off x="0" y="0"/>
                      <a:ext cx="5266410" cy="3570185"/>
                    </a:xfrm>
                    <a:prstGeom prst="rect">
                      <a:avLst/>
                    </a:prstGeom>
                    <a:noFill/>
                    <a:ln>
                      <a:noFill/>
                    </a:ln>
                    <a:extLst>
                      <a:ext uri="{53640926-AAD7-44D8-BBD7-CCE9431645EC}">
                        <a14:shadowObscured xmlns:a14="http://schemas.microsoft.com/office/drawing/2010/main"/>
                      </a:ext>
                    </a:extLst>
                  </pic:spPr>
                </pic:pic>
              </a:graphicData>
            </a:graphic>
          </wp:inline>
        </w:drawing>
      </w:r>
    </w:p>
    <w:p w:rsidR="005B1791" w:rsidRDefault="006E0EAA" w:rsidP="006E0EAA">
      <w:pPr>
        <w:pStyle w:val="Pealdis"/>
      </w:pPr>
      <w:bookmarkStart w:id="6" w:name="_Ref483431780"/>
      <w:r>
        <w:t xml:space="preserve">Joonis </w:t>
      </w:r>
      <w:r>
        <w:fldChar w:fldCharType="begin"/>
      </w:r>
      <w:r>
        <w:instrText xml:space="preserve"> SEQ Joonis \* ARABIC </w:instrText>
      </w:r>
      <w:r>
        <w:fldChar w:fldCharType="separate"/>
      </w:r>
      <w:r>
        <w:rPr>
          <w:noProof/>
        </w:rPr>
        <w:t>6</w:t>
      </w:r>
      <w:r>
        <w:fldChar w:fldCharType="end"/>
      </w:r>
      <w:bookmarkEnd w:id="6"/>
      <w:r w:rsidR="0045301B">
        <w:t xml:space="preserve"> </w:t>
      </w:r>
    </w:p>
    <w:p w:rsidR="00E936E3" w:rsidRPr="0045301B" w:rsidRDefault="0045301B" w:rsidP="0045301B">
      <w:r>
        <w:t>Jooniselt (</w:t>
      </w:r>
      <w:r>
        <w:fldChar w:fldCharType="begin"/>
      </w:r>
      <w:r>
        <w:instrText xml:space="preserve"> REF _Ref483431780 \h </w:instrText>
      </w:r>
      <w:r>
        <w:fldChar w:fldCharType="separate"/>
      </w:r>
      <w:r>
        <w:t xml:space="preserve">Joonis </w:t>
      </w:r>
      <w:r>
        <w:rPr>
          <w:noProof/>
        </w:rPr>
        <w:t>6</w:t>
      </w:r>
      <w:r>
        <w:fldChar w:fldCharType="end"/>
      </w:r>
      <w:r>
        <w:t xml:space="preserve">) on näha, </w:t>
      </w:r>
      <w:r w:rsidR="00216754">
        <w:t>puudujääva osa juurde liitmisel saadav jaotus on kirjanduses toodule palju sarnasem kui kordajaga läbi korrutamisel saadav jaotus.</w:t>
      </w:r>
    </w:p>
    <w:p w:rsidR="00CD666D" w:rsidRDefault="00CD666D" w:rsidP="00CD666D">
      <w:pPr>
        <w:pStyle w:val="Pealkiri3"/>
      </w:pPr>
      <w:r>
        <w:t xml:space="preserve">Keskmised </w:t>
      </w:r>
      <w:proofErr w:type="spellStart"/>
      <w:r>
        <w:t>telomeeride</w:t>
      </w:r>
      <w:proofErr w:type="spellEnd"/>
      <w:r>
        <w:t xml:space="preserve"> pikkused</w:t>
      </w:r>
    </w:p>
    <w:p w:rsidR="007B43C2" w:rsidRDefault="00145CA5" w:rsidP="007B43C2">
      <w:proofErr w:type="spellStart"/>
      <w:r>
        <w:t>Telomeeride</w:t>
      </w:r>
      <w:proofErr w:type="spellEnd"/>
      <w:r>
        <w:t xml:space="preserve"> </w:t>
      </w:r>
      <w:proofErr w:type="spellStart"/>
      <w:r>
        <w:t>k-meri</w:t>
      </w:r>
      <w:proofErr w:type="spellEnd"/>
      <w:r>
        <w:t xml:space="preserve"> (</w:t>
      </w:r>
      <w:r w:rsidRPr="00145CA5">
        <w:t>TTAGGGTTAGGGTTAGGGTTAGGGT</w:t>
      </w:r>
      <w:r>
        <w:t xml:space="preserve">) arvude uurimisel selgus, et </w:t>
      </w:r>
      <w:r w:rsidR="001D7CC1">
        <w:t xml:space="preserve">andmestiku siseselt ei ole </w:t>
      </w:r>
      <w:proofErr w:type="spellStart"/>
      <w:r w:rsidR="001D7CC1">
        <w:t>telomeeri</w:t>
      </w:r>
      <w:proofErr w:type="spellEnd"/>
      <w:r w:rsidR="001D7CC1">
        <w:t xml:space="preserve"> </w:t>
      </w:r>
      <w:proofErr w:type="spellStart"/>
      <w:r w:rsidR="001D7CC1">
        <w:t>k-mere</w:t>
      </w:r>
      <w:proofErr w:type="spellEnd"/>
      <w:r w:rsidR="001D7CC1">
        <w:t xml:space="preserve"> ühepalju.</w:t>
      </w:r>
    </w:p>
    <w:p w:rsidR="001D7CC1" w:rsidRPr="007B43C2" w:rsidRDefault="001D7CC1" w:rsidP="007B43C2">
      <w:bookmarkStart w:id="7" w:name="_GoBack"/>
      <w:bookmarkEnd w:id="7"/>
    </w:p>
    <w:p w:rsidR="00BE5F40" w:rsidRDefault="00BE5F40" w:rsidP="00BE5F40">
      <w:pPr>
        <w:pStyle w:val="Pealkiri2"/>
      </w:pPr>
      <w:r>
        <w:t>Arutelu</w:t>
      </w:r>
    </w:p>
    <w:p w:rsidR="00C90A18" w:rsidRPr="00BF3C99" w:rsidRDefault="00C90A18" w:rsidP="00C90A18">
      <w:pPr>
        <w:pStyle w:val="Pealkiri3"/>
      </w:pPr>
      <w:r>
        <w:t xml:space="preserve">TODO: </w:t>
      </w:r>
      <w:proofErr w:type="spellStart"/>
      <w:r>
        <w:t>Sekveneerimisandmete</w:t>
      </w:r>
      <w:proofErr w:type="spellEnd"/>
      <w:r>
        <w:t xml:space="preserve"> analüüsi meetod</w:t>
      </w:r>
    </w:p>
    <w:p w:rsidR="00C90A18" w:rsidRDefault="00A722F0" w:rsidP="00C90A18">
      <w:pPr>
        <w:pStyle w:val="Pealkiri3"/>
      </w:pPr>
      <w:r>
        <w:t>TODO: Katvuse määramise meetod</w:t>
      </w:r>
    </w:p>
    <w:p w:rsidR="007C051E" w:rsidRDefault="007C051E" w:rsidP="007C051E">
      <w:pPr>
        <w:pStyle w:val="Loendilik"/>
        <w:numPr>
          <w:ilvl w:val="0"/>
          <w:numId w:val="7"/>
        </w:numPr>
      </w:pPr>
      <w:r>
        <w:t xml:space="preserve">Vaja </w:t>
      </w:r>
      <w:r w:rsidR="00E936E3">
        <w:t>paremat meetodit</w:t>
      </w:r>
    </w:p>
    <w:p w:rsidR="00E936E3" w:rsidRDefault="00E936E3" w:rsidP="007C051E">
      <w:pPr>
        <w:pStyle w:val="Loendilik"/>
        <w:numPr>
          <w:ilvl w:val="0"/>
          <w:numId w:val="7"/>
        </w:numPr>
      </w:pPr>
      <w:r>
        <w:t>0.97 ~= 1?</w:t>
      </w:r>
    </w:p>
    <w:p w:rsidR="00E936E3" w:rsidRDefault="00E936E3" w:rsidP="007C051E">
      <w:pPr>
        <w:pStyle w:val="Loendilik"/>
        <w:numPr>
          <w:ilvl w:val="0"/>
          <w:numId w:val="7"/>
        </w:numPr>
      </w:pPr>
      <w:r>
        <w:t>Erinev arusaam katvusest?</w:t>
      </w:r>
    </w:p>
    <w:p w:rsidR="00E936E3" w:rsidRDefault="00E936E3" w:rsidP="007C051E">
      <w:pPr>
        <w:pStyle w:val="Loendilik"/>
        <w:numPr>
          <w:ilvl w:val="0"/>
          <w:numId w:val="7"/>
        </w:numPr>
      </w:pPr>
      <w:proofErr w:type="spellStart"/>
      <w:r>
        <w:t>Read’ide</w:t>
      </w:r>
      <w:proofErr w:type="spellEnd"/>
      <w:r>
        <w:t xml:space="preserve"> filtreerimise tulemus?</w:t>
      </w:r>
    </w:p>
    <w:p w:rsidR="00E936E3" w:rsidRPr="007C051E" w:rsidRDefault="00E9738D" w:rsidP="007C051E">
      <w:pPr>
        <w:pStyle w:val="Loendilik"/>
        <w:numPr>
          <w:ilvl w:val="0"/>
          <w:numId w:val="7"/>
        </w:numPr>
      </w:pPr>
      <w:r>
        <w:t>Kas saadud tulemus sobib järgmise sammu jaoks?</w:t>
      </w:r>
    </w:p>
    <w:p w:rsidR="00C90A18" w:rsidRDefault="00A722F0" w:rsidP="00C90A18">
      <w:pPr>
        <w:pStyle w:val="Pealkiri3"/>
      </w:pPr>
      <w:r>
        <w:lastRenderedPageBreak/>
        <w:t xml:space="preserve">TODO: keskmised </w:t>
      </w:r>
      <w:proofErr w:type="spellStart"/>
      <w:r>
        <w:t>telomeeride</w:t>
      </w:r>
      <w:proofErr w:type="spellEnd"/>
      <w:r>
        <w:t xml:space="preserve"> pikkused</w:t>
      </w:r>
    </w:p>
    <w:p w:rsidR="007C21D1" w:rsidRDefault="007C21D1" w:rsidP="007C21D1">
      <w:pPr>
        <w:pStyle w:val="Pealkiri1"/>
        <w:numPr>
          <w:ilvl w:val="0"/>
          <w:numId w:val="0"/>
        </w:numPr>
        <w:ind w:left="432" w:hanging="432"/>
      </w:pPr>
      <w:r>
        <w:t>Kokkuvõte</w:t>
      </w:r>
    </w:p>
    <w:p w:rsidR="007C21D1" w:rsidRDefault="007C21D1" w:rsidP="007C21D1">
      <w:pPr>
        <w:pStyle w:val="Pealkiri1"/>
        <w:numPr>
          <w:ilvl w:val="0"/>
          <w:numId w:val="0"/>
        </w:numPr>
        <w:ind w:left="432" w:hanging="432"/>
      </w:pPr>
      <w:r>
        <w:t>Resümee</w:t>
      </w:r>
    </w:p>
    <w:p w:rsidR="007C21D1" w:rsidRDefault="007C21D1" w:rsidP="007C21D1">
      <w:pPr>
        <w:pStyle w:val="Pealkiri1"/>
        <w:numPr>
          <w:ilvl w:val="0"/>
          <w:numId w:val="0"/>
        </w:numPr>
        <w:ind w:left="432" w:hanging="432"/>
      </w:pPr>
      <w:r>
        <w:t>Kasutatud kirjanduse loetelu</w:t>
      </w:r>
    </w:p>
    <w:p w:rsidR="00A13127" w:rsidRPr="00A13127" w:rsidRDefault="00A13127" w:rsidP="00A13127"/>
    <w:p w:rsidR="007C21D1" w:rsidRPr="00422CE6" w:rsidRDefault="007C21D1" w:rsidP="007C21D1">
      <w:pPr>
        <w:pStyle w:val="Pealkiri1"/>
        <w:numPr>
          <w:ilvl w:val="0"/>
          <w:numId w:val="0"/>
        </w:numPr>
        <w:ind w:left="432" w:hanging="432"/>
      </w:pPr>
      <w:r>
        <w:t>Kasutatud veebiaadressid</w:t>
      </w:r>
    </w:p>
    <w:sectPr w:rsidR="007C21D1" w:rsidRPr="00422CE6" w:rsidSect="00AB55B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4252596"/>
    <w:multiLevelType w:val="hybridMultilevel"/>
    <w:tmpl w:val="3BCEC5EC"/>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abstractNum w:abstractNumId="3" w15:restartNumberingAfterBreak="0">
    <w:nsid w:val="14CA3096"/>
    <w:multiLevelType w:val="hybridMultilevel"/>
    <w:tmpl w:val="5F7EF286"/>
    <w:lvl w:ilvl="0" w:tplc="0425000F">
      <w:start w:val="1"/>
      <w:numFmt w:val="decimal"/>
      <w:lvlText w:val="%1."/>
      <w:lvlJc w:val="left"/>
      <w:pPr>
        <w:ind w:left="720" w:hanging="360"/>
      </w:p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4" w15:restartNumberingAfterBreak="0">
    <w:nsid w:val="154C3E38"/>
    <w:multiLevelType w:val="multilevel"/>
    <w:tmpl w:val="042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798D6B1F"/>
    <w:multiLevelType w:val="hybridMultilevel"/>
    <w:tmpl w:val="9C6C66BA"/>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6" w15:restartNumberingAfterBreak="0">
    <w:nsid w:val="7DBF650A"/>
    <w:multiLevelType w:val="hybridMultilevel"/>
    <w:tmpl w:val="A296C004"/>
    <w:lvl w:ilvl="0" w:tplc="7BD03892">
      <w:start w:val="11"/>
      <w:numFmt w:val="bullet"/>
      <w:lvlText w:val="-"/>
      <w:lvlJc w:val="left"/>
      <w:pPr>
        <w:ind w:left="720" w:hanging="360"/>
      </w:pPr>
      <w:rPr>
        <w:rFonts w:ascii="Calibri" w:eastAsiaTheme="minorHAnsi" w:hAnsi="Calibri" w:cstheme="minorBidi"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5"/>
  </w:num>
  <w:num w:numId="5">
    <w:abstractNumId w:val="4"/>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27AAF"/>
    <w:rsid w:val="00046BE9"/>
    <w:rsid w:val="0005174F"/>
    <w:rsid w:val="000675E5"/>
    <w:rsid w:val="00071DD1"/>
    <w:rsid w:val="00092CCD"/>
    <w:rsid w:val="00092E9F"/>
    <w:rsid w:val="000977E6"/>
    <w:rsid w:val="00097C9A"/>
    <w:rsid w:val="000B1AB1"/>
    <w:rsid w:val="000C5483"/>
    <w:rsid w:val="000C5EB0"/>
    <w:rsid w:val="000C7B14"/>
    <w:rsid w:val="000E1AE7"/>
    <w:rsid w:val="000F2C70"/>
    <w:rsid w:val="0011516E"/>
    <w:rsid w:val="00123084"/>
    <w:rsid w:val="0012531C"/>
    <w:rsid w:val="001305CC"/>
    <w:rsid w:val="0014520D"/>
    <w:rsid w:val="00145CA5"/>
    <w:rsid w:val="00147E99"/>
    <w:rsid w:val="00151A31"/>
    <w:rsid w:val="001649F8"/>
    <w:rsid w:val="00167B3E"/>
    <w:rsid w:val="001724CA"/>
    <w:rsid w:val="0017488E"/>
    <w:rsid w:val="001749F5"/>
    <w:rsid w:val="00194573"/>
    <w:rsid w:val="001A1A5D"/>
    <w:rsid w:val="001A34F5"/>
    <w:rsid w:val="001A4E9B"/>
    <w:rsid w:val="001B0926"/>
    <w:rsid w:val="001D7CC1"/>
    <w:rsid w:val="001E4ED7"/>
    <w:rsid w:val="001F244F"/>
    <w:rsid w:val="001F520C"/>
    <w:rsid w:val="001F7B97"/>
    <w:rsid w:val="00201739"/>
    <w:rsid w:val="00216754"/>
    <w:rsid w:val="0021784E"/>
    <w:rsid w:val="002272DE"/>
    <w:rsid w:val="00227373"/>
    <w:rsid w:val="002447F8"/>
    <w:rsid w:val="00262378"/>
    <w:rsid w:val="00265330"/>
    <w:rsid w:val="00272B5E"/>
    <w:rsid w:val="0029233F"/>
    <w:rsid w:val="002A053A"/>
    <w:rsid w:val="002B11DC"/>
    <w:rsid w:val="002B127D"/>
    <w:rsid w:val="002B62C4"/>
    <w:rsid w:val="002B66C2"/>
    <w:rsid w:val="002C32B0"/>
    <w:rsid w:val="002D7125"/>
    <w:rsid w:val="002E4FB7"/>
    <w:rsid w:val="002E54A0"/>
    <w:rsid w:val="002F6DCD"/>
    <w:rsid w:val="00300A9E"/>
    <w:rsid w:val="003278E4"/>
    <w:rsid w:val="00336C5E"/>
    <w:rsid w:val="00345B06"/>
    <w:rsid w:val="00352FCF"/>
    <w:rsid w:val="003639E3"/>
    <w:rsid w:val="00363D90"/>
    <w:rsid w:val="003B0CDB"/>
    <w:rsid w:val="003B7A33"/>
    <w:rsid w:val="003C0D35"/>
    <w:rsid w:val="003D370E"/>
    <w:rsid w:val="003E4DB1"/>
    <w:rsid w:val="003F0FE6"/>
    <w:rsid w:val="003F7DB0"/>
    <w:rsid w:val="00411811"/>
    <w:rsid w:val="00411F8D"/>
    <w:rsid w:val="00422CE6"/>
    <w:rsid w:val="004302F8"/>
    <w:rsid w:val="00431C81"/>
    <w:rsid w:val="00437304"/>
    <w:rsid w:val="004403EA"/>
    <w:rsid w:val="00441335"/>
    <w:rsid w:val="00447B56"/>
    <w:rsid w:val="00452DE0"/>
    <w:rsid w:val="0045301B"/>
    <w:rsid w:val="0045660C"/>
    <w:rsid w:val="00466AB3"/>
    <w:rsid w:val="0049544D"/>
    <w:rsid w:val="004A2BD4"/>
    <w:rsid w:val="004A2DE5"/>
    <w:rsid w:val="004B4182"/>
    <w:rsid w:val="004B6E4D"/>
    <w:rsid w:val="004C0BC0"/>
    <w:rsid w:val="004E0618"/>
    <w:rsid w:val="005015BC"/>
    <w:rsid w:val="00501953"/>
    <w:rsid w:val="00503BC9"/>
    <w:rsid w:val="00504D69"/>
    <w:rsid w:val="005179EB"/>
    <w:rsid w:val="00525CA6"/>
    <w:rsid w:val="00527858"/>
    <w:rsid w:val="00532B7C"/>
    <w:rsid w:val="00541144"/>
    <w:rsid w:val="00542E73"/>
    <w:rsid w:val="00546EDE"/>
    <w:rsid w:val="00550595"/>
    <w:rsid w:val="00562E5D"/>
    <w:rsid w:val="0058252B"/>
    <w:rsid w:val="00594396"/>
    <w:rsid w:val="005A6DDA"/>
    <w:rsid w:val="005B1791"/>
    <w:rsid w:val="005C79D1"/>
    <w:rsid w:val="005D413A"/>
    <w:rsid w:val="005D454F"/>
    <w:rsid w:val="005D5163"/>
    <w:rsid w:val="005D60FF"/>
    <w:rsid w:val="005D7B84"/>
    <w:rsid w:val="005E57EC"/>
    <w:rsid w:val="005F1E5D"/>
    <w:rsid w:val="005F5750"/>
    <w:rsid w:val="005F6787"/>
    <w:rsid w:val="005F7012"/>
    <w:rsid w:val="005F7E9C"/>
    <w:rsid w:val="0067606C"/>
    <w:rsid w:val="00697ECE"/>
    <w:rsid w:val="006B5E24"/>
    <w:rsid w:val="006D01CB"/>
    <w:rsid w:val="006E0EAA"/>
    <w:rsid w:val="006E2CA2"/>
    <w:rsid w:val="006E386E"/>
    <w:rsid w:val="006E3DFE"/>
    <w:rsid w:val="006F00C7"/>
    <w:rsid w:val="006F5727"/>
    <w:rsid w:val="007024A3"/>
    <w:rsid w:val="00712C48"/>
    <w:rsid w:val="00716D19"/>
    <w:rsid w:val="007237C1"/>
    <w:rsid w:val="00724A4A"/>
    <w:rsid w:val="00727D5C"/>
    <w:rsid w:val="00731653"/>
    <w:rsid w:val="0073612E"/>
    <w:rsid w:val="007521AC"/>
    <w:rsid w:val="007523DF"/>
    <w:rsid w:val="007565A6"/>
    <w:rsid w:val="00761321"/>
    <w:rsid w:val="007724E1"/>
    <w:rsid w:val="007742EA"/>
    <w:rsid w:val="007764F9"/>
    <w:rsid w:val="00780049"/>
    <w:rsid w:val="00784211"/>
    <w:rsid w:val="007909AD"/>
    <w:rsid w:val="00790E23"/>
    <w:rsid w:val="00790FA3"/>
    <w:rsid w:val="007B0361"/>
    <w:rsid w:val="007B43C2"/>
    <w:rsid w:val="007B7799"/>
    <w:rsid w:val="007C051E"/>
    <w:rsid w:val="007C21D1"/>
    <w:rsid w:val="007E2A91"/>
    <w:rsid w:val="007E39EA"/>
    <w:rsid w:val="007F2591"/>
    <w:rsid w:val="007F3B73"/>
    <w:rsid w:val="00800FC8"/>
    <w:rsid w:val="00821785"/>
    <w:rsid w:val="00822B0D"/>
    <w:rsid w:val="00823A9C"/>
    <w:rsid w:val="008264CF"/>
    <w:rsid w:val="00832352"/>
    <w:rsid w:val="00834D7A"/>
    <w:rsid w:val="008419ED"/>
    <w:rsid w:val="0085333D"/>
    <w:rsid w:val="008556C6"/>
    <w:rsid w:val="008621CB"/>
    <w:rsid w:val="00862BA6"/>
    <w:rsid w:val="008814DD"/>
    <w:rsid w:val="00885A35"/>
    <w:rsid w:val="00887FA1"/>
    <w:rsid w:val="00893169"/>
    <w:rsid w:val="00897A70"/>
    <w:rsid w:val="008A12F5"/>
    <w:rsid w:val="008B0834"/>
    <w:rsid w:val="008C18AA"/>
    <w:rsid w:val="008C26FA"/>
    <w:rsid w:val="008C4609"/>
    <w:rsid w:val="008F56E8"/>
    <w:rsid w:val="00901B60"/>
    <w:rsid w:val="00902093"/>
    <w:rsid w:val="00912928"/>
    <w:rsid w:val="00914DA6"/>
    <w:rsid w:val="00916F3E"/>
    <w:rsid w:val="00920500"/>
    <w:rsid w:val="009260E8"/>
    <w:rsid w:val="00927DAB"/>
    <w:rsid w:val="0093004F"/>
    <w:rsid w:val="00930A8C"/>
    <w:rsid w:val="00933707"/>
    <w:rsid w:val="00934AD9"/>
    <w:rsid w:val="0093541D"/>
    <w:rsid w:val="00936C66"/>
    <w:rsid w:val="00941E16"/>
    <w:rsid w:val="0096314D"/>
    <w:rsid w:val="00975122"/>
    <w:rsid w:val="0097521B"/>
    <w:rsid w:val="0098528A"/>
    <w:rsid w:val="00986BAA"/>
    <w:rsid w:val="009945F4"/>
    <w:rsid w:val="00995598"/>
    <w:rsid w:val="0099572C"/>
    <w:rsid w:val="009B6A48"/>
    <w:rsid w:val="009C188E"/>
    <w:rsid w:val="009E11BF"/>
    <w:rsid w:val="009E1B53"/>
    <w:rsid w:val="009E60BA"/>
    <w:rsid w:val="009E67FE"/>
    <w:rsid w:val="009F0DBC"/>
    <w:rsid w:val="00A0004B"/>
    <w:rsid w:val="00A00DB1"/>
    <w:rsid w:val="00A100AC"/>
    <w:rsid w:val="00A13127"/>
    <w:rsid w:val="00A228D1"/>
    <w:rsid w:val="00A2607D"/>
    <w:rsid w:val="00A2644D"/>
    <w:rsid w:val="00A437BF"/>
    <w:rsid w:val="00A4548E"/>
    <w:rsid w:val="00A45ECD"/>
    <w:rsid w:val="00A61B94"/>
    <w:rsid w:val="00A673DE"/>
    <w:rsid w:val="00A70299"/>
    <w:rsid w:val="00A722F0"/>
    <w:rsid w:val="00A73C76"/>
    <w:rsid w:val="00A77412"/>
    <w:rsid w:val="00A81402"/>
    <w:rsid w:val="00A83019"/>
    <w:rsid w:val="00A9074F"/>
    <w:rsid w:val="00AB55B4"/>
    <w:rsid w:val="00AB7906"/>
    <w:rsid w:val="00AC0550"/>
    <w:rsid w:val="00AC63F8"/>
    <w:rsid w:val="00AC74A4"/>
    <w:rsid w:val="00AD2450"/>
    <w:rsid w:val="00AD3D94"/>
    <w:rsid w:val="00AF5497"/>
    <w:rsid w:val="00B04916"/>
    <w:rsid w:val="00B1590E"/>
    <w:rsid w:val="00B16964"/>
    <w:rsid w:val="00B2174C"/>
    <w:rsid w:val="00B22F74"/>
    <w:rsid w:val="00B24042"/>
    <w:rsid w:val="00B42C41"/>
    <w:rsid w:val="00B5153E"/>
    <w:rsid w:val="00B57F73"/>
    <w:rsid w:val="00B67D89"/>
    <w:rsid w:val="00B708C4"/>
    <w:rsid w:val="00B70B28"/>
    <w:rsid w:val="00B71E86"/>
    <w:rsid w:val="00B910A1"/>
    <w:rsid w:val="00BA41AB"/>
    <w:rsid w:val="00BA6240"/>
    <w:rsid w:val="00BB3DD9"/>
    <w:rsid w:val="00BD57FD"/>
    <w:rsid w:val="00BE501E"/>
    <w:rsid w:val="00BE5F40"/>
    <w:rsid w:val="00BF2A17"/>
    <w:rsid w:val="00BF3C99"/>
    <w:rsid w:val="00C00251"/>
    <w:rsid w:val="00C11606"/>
    <w:rsid w:val="00C23CF0"/>
    <w:rsid w:val="00C2631E"/>
    <w:rsid w:val="00C27AAF"/>
    <w:rsid w:val="00C31495"/>
    <w:rsid w:val="00C3222D"/>
    <w:rsid w:val="00C33E35"/>
    <w:rsid w:val="00C6044D"/>
    <w:rsid w:val="00C62B9A"/>
    <w:rsid w:val="00C635F0"/>
    <w:rsid w:val="00C80376"/>
    <w:rsid w:val="00C90A18"/>
    <w:rsid w:val="00C90D91"/>
    <w:rsid w:val="00C91DE9"/>
    <w:rsid w:val="00C94B0C"/>
    <w:rsid w:val="00C97312"/>
    <w:rsid w:val="00CB3FE8"/>
    <w:rsid w:val="00CB5D31"/>
    <w:rsid w:val="00CB7D5B"/>
    <w:rsid w:val="00CC59C6"/>
    <w:rsid w:val="00CD6317"/>
    <w:rsid w:val="00CD666D"/>
    <w:rsid w:val="00CE50A0"/>
    <w:rsid w:val="00CF3E30"/>
    <w:rsid w:val="00D1707E"/>
    <w:rsid w:val="00D17134"/>
    <w:rsid w:val="00D1716E"/>
    <w:rsid w:val="00D35ED8"/>
    <w:rsid w:val="00D456EA"/>
    <w:rsid w:val="00D501E7"/>
    <w:rsid w:val="00D67E00"/>
    <w:rsid w:val="00D76099"/>
    <w:rsid w:val="00D85950"/>
    <w:rsid w:val="00D86ED0"/>
    <w:rsid w:val="00D955E3"/>
    <w:rsid w:val="00DB4777"/>
    <w:rsid w:val="00DC25B7"/>
    <w:rsid w:val="00DE5585"/>
    <w:rsid w:val="00DF7B4D"/>
    <w:rsid w:val="00E0355E"/>
    <w:rsid w:val="00E06FDD"/>
    <w:rsid w:val="00E23671"/>
    <w:rsid w:val="00E26370"/>
    <w:rsid w:val="00E268E8"/>
    <w:rsid w:val="00E33986"/>
    <w:rsid w:val="00E550B6"/>
    <w:rsid w:val="00E602B7"/>
    <w:rsid w:val="00E70DCA"/>
    <w:rsid w:val="00E763F8"/>
    <w:rsid w:val="00E77946"/>
    <w:rsid w:val="00E835FA"/>
    <w:rsid w:val="00E84F2D"/>
    <w:rsid w:val="00E936E3"/>
    <w:rsid w:val="00E9738D"/>
    <w:rsid w:val="00ED498D"/>
    <w:rsid w:val="00ED5BD4"/>
    <w:rsid w:val="00EE200A"/>
    <w:rsid w:val="00EF12F7"/>
    <w:rsid w:val="00EF2784"/>
    <w:rsid w:val="00F17780"/>
    <w:rsid w:val="00F20B23"/>
    <w:rsid w:val="00F26977"/>
    <w:rsid w:val="00F30BC3"/>
    <w:rsid w:val="00F3715D"/>
    <w:rsid w:val="00F4783B"/>
    <w:rsid w:val="00F569B1"/>
    <w:rsid w:val="00F658BD"/>
    <w:rsid w:val="00F71F4C"/>
    <w:rsid w:val="00F81BEA"/>
    <w:rsid w:val="00F8397D"/>
    <w:rsid w:val="00F84071"/>
    <w:rsid w:val="00FA224C"/>
    <w:rsid w:val="00FB52A8"/>
    <w:rsid w:val="00FB6F92"/>
    <w:rsid w:val="00FC121E"/>
    <w:rsid w:val="00FC6979"/>
    <w:rsid w:val="00FC7F42"/>
    <w:rsid w:val="00FE2F58"/>
    <w:rsid w:val="00FF45DE"/>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EF386"/>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 w:type="character" w:styleId="Hperlink">
    <w:name w:val="Hyperlink"/>
    <w:basedOn w:val="Liguvaikefont"/>
    <w:uiPriority w:val="99"/>
    <w:unhideWhenUsed/>
    <w:rsid w:val="002D7125"/>
    <w:rPr>
      <w:color w:val="0563C1" w:themeColor="hyperlink"/>
      <w:u w:val="single"/>
    </w:rPr>
  </w:style>
  <w:style w:type="character" w:styleId="Mainimine">
    <w:name w:val="Mention"/>
    <w:basedOn w:val="Liguvaikefont"/>
    <w:uiPriority w:val="99"/>
    <w:semiHidden/>
    <w:unhideWhenUsed/>
    <w:rsid w:val="002D7125"/>
    <w:rPr>
      <w:color w:val="2B579A"/>
      <w:shd w:val="clear" w:color="auto" w:fill="E6E6E6"/>
    </w:rPr>
  </w:style>
  <w:style w:type="paragraph" w:styleId="Pealdis">
    <w:name w:val="caption"/>
    <w:basedOn w:val="Normaallaad"/>
    <w:next w:val="Normaallaad"/>
    <w:uiPriority w:val="35"/>
    <w:unhideWhenUsed/>
    <w:qFormat/>
    <w:rsid w:val="00CF3E30"/>
    <w:pPr>
      <w:spacing w:after="200" w:line="240" w:lineRule="auto"/>
    </w:pPr>
    <w:rPr>
      <w:i/>
      <w:iCs/>
      <w:color w:val="44546A" w:themeColor="text2"/>
      <w:sz w:val="18"/>
      <w:szCs w:val="18"/>
    </w:rPr>
  </w:style>
  <w:style w:type="character" w:customStyle="1" w:styleId="sc0">
    <w:name w:val="sc0"/>
    <w:basedOn w:val="Liguvaikefont"/>
    <w:rsid w:val="00F84071"/>
    <w:rPr>
      <w:rFonts w:ascii="Courier New" w:hAnsi="Courier New" w:cs="Courier New" w:hint="default"/>
      <w:color w:val="000000"/>
      <w:sz w:val="20"/>
      <w:szCs w:val="20"/>
    </w:rPr>
  </w:style>
  <w:style w:type="table" w:styleId="Kontuurtabel">
    <w:name w:val="Table Grid"/>
    <w:basedOn w:val="Normaaltabel"/>
    <w:uiPriority w:val="39"/>
    <w:rsid w:val="00244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61191603">
      <w:bodyDiv w:val="1"/>
      <w:marLeft w:val="0"/>
      <w:marRight w:val="0"/>
      <w:marTop w:val="0"/>
      <w:marBottom w:val="0"/>
      <w:divBdr>
        <w:top w:val="none" w:sz="0" w:space="0" w:color="auto"/>
        <w:left w:val="none" w:sz="0" w:space="0" w:color="auto"/>
        <w:bottom w:val="none" w:sz="0" w:space="0" w:color="auto"/>
        <w:right w:val="none" w:sz="0" w:space="0" w:color="auto"/>
      </w:divBdr>
    </w:div>
    <w:div w:id="658002244">
      <w:bodyDiv w:val="1"/>
      <w:marLeft w:val="0"/>
      <w:marRight w:val="0"/>
      <w:marTop w:val="0"/>
      <w:marBottom w:val="0"/>
      <w:divBdr>
        <w:top w:val="none" w:sz="0" w:space="0" w:color="auto"/>
        <w:left w:val="none" w:sz="0" w:space="0" w:color="auto"/>
        <w:bottom w:val="none" w:sz="0" w:space="0" w:color="auto"/>
        <w:right w:val="none" w:sz="0" w:space="0" w:color="auto"/>
      </w:divBdr>
    </w:div>
    <w:div w:id="1528249613">
      <w:bodyDiv w:val="1"/>
      <w:marLeft w:val="0"/>
      <w:marRight w:val="0"/>
      <w:marTop w:val="0"/>
      <w:marBottom w:val="0"/>
      <w:divBdr>
        <w:top w:val="none" w:sz="0" w:space="0" w:color="auto"/>
        <w:left w:val="none" w:sz="0" w:space="0" w:color="auto"/>
        <w:bottom w:val="none" w:sz="0" w:space="0" w:color="auto"/>
        <w:right w:val="none" w:sz="0" w:space="0" w:color="auto"/>
      </w:divBdr>
      <w:divsChild>
        <w:div w:id="1754549659">
          <w:marLeft w:val="0"/>
          <w:marRight w:val="0"/>
          <w:marTop w:val="0"/>
          <w:marBottom w:val="0"/>
          <w:divBdr>
            <w:top w:val="none" w:sz="0" w:space="0" w:color="auto"/>
            <w:left w:val="none" w:sz="0" w:space="0" w:color="auto"/>
            <w:bottom w:val="none" w:sz="0" w:space="0" w:color="auto"/>
            <w:right w:val="none" w:sz="0" w:space="0" w:color="auto"/>
          </w:divBdr>
        </w:div>
      </w:divsChild>
    </w:div>
    <w:div w:id="1542206128">
      <w:bodyDiv w:val="1"/>
      <w:marLeft w:val="0"/>
      <w:marRight w:val="0"/>
      <w:marTop w:val="0"/>
      <w:marBottom w:val="0"/>
      <w:divBdr>
        <w:top w:val="none" w:sz="0" w:space="0" w:color="auto"/>
        <w:left w:val="none" w:sz="0" w:space="0" w:color="auto"/>
        <w:bottom w:val="none" w:sz="0" w:space="0" w:color="auto"/>
        <w:right w:val="none" w:sz="0" w:space="0" w:color="auto"/>
      </w:divBdr>
      <w:divsChild>
        <w:div w:id="1681155899">
          <w:marLeft w:val="0"/>
          <w:marRight w:val="0"/>
          <w:marTop w:val="0"/>
          <w:marBottom w:val="0"/>
          <w:divBdr>
            <w:top w:val="none" w:sz="0" w:space="0" w:color="auto"/>
            <w:left w:val="none" w:sz="0" w:space="0" w:color="auto"/>
            <w:bottom w:val="none" w:sz="0" w:space="0" w:color="auto"/>
            <w:right w:val="none" w:sz="0" w:space="0" w:color="auto"/>
          </w:divBdr>
        </w:div>
      </w:divsChild>
    </w:div>
    <w:div w:id="1942640859">
      <w:bodyDiv w:val="1"/>
      <w:marLeft w:val="0"/>
      <w:marRight w:val="0"/>
      <w:marTop w:val="0"/>
      <w:marBottom w:val="0"/>
      <w:divBdr>
        <w:top w:val="none" w:sz="0" w:space="0" w:color="auto"/>
        <w:left w:val="none" w:sz="0" w:space="0" w:color="auto"/>
        <w:bottom w:val="none" w:sz="0" w:space="0" w:color="auto"/>
        <w:right w:val="none" w:sz="0" w:space="0" w:color="auto"/>
      </w:divBdr>
      <w:divsChild>
        <w:div w:id="11718738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sra/" TargetMode="External"/><Relationship Id="rId13" Type="http://schemas.openxmlformats.org/officeDocument/2006/relationships/hyperlink" Target="https://github.com/karlerss/telomere-length/blob/master/Dockerfile"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www.illumina.com/technology/next-generation-sequencing/paired-end-sequencing_assay.html" TargetMode="External"/><Relationship Id="rId12" Type="http://schemas.openxmlformats.org/officeDocument/2006/relationships/hyperlink" Target="https://github.com/karlerss/telomere-length" TargetMode="Externa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hyperlink" Target="https://matplotlib.org/"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jupyter.org/" TargetMode="Externa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s://github.com/ncbi/sra-tools/wiki/HowTo:-Access-SRA-Data" TargetMode="External"/><Relationship Id="rId14" Type="http://schemas.openxmlformats.org/officeDocument/2006/relationships/hyperlink" Target="http://click.pocoo.org/5/" TargetMode="Externa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165992-5C98-4F3A-A8F0-7544DD05B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53</TotalTime>
  <Pages>18</Pages>
  <Words>18314</Words>
  <Characters>106222</Characters>
  <Application>Microsoft Office Word</Application>
  <DocSecurity>0</DocSecurity>
  <Lines>885</Lines>
  <Paragraphs>248</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124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240</cp:revision>
  <dcterms:created xsi:type="dcterms:W3CDTF">2017-05-03T06:59:00Z</dcterms:created>
  <dcterms:modified xsi:type="dcterms:W3CDTF">2017-05-24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www.zotero.org/styles/apa</vt:lpwstr>
  </property>
</Properties>
</file>